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2.xml" ContentType="application/vnd.openxmlformats-officedocument.customXmlProperties+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507681">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507681"/>
    <w:p w14:paraId="28885133" w14:textId="77777777" w:rsidR="00E95165" w:rsidRDefault="00563F73" w:rsidP="00507681">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Eynat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6891E512" w:rsidR="00563F73" w:rsidRDefault="00563F73" w:rsidP="00507681">
      <w:pPr>
        <w:pStyle w:val="Subtitle"/>
        <w:rPr>
          <w:rFonts w:ascii="Palatino Linotype" w:hAnsi="Palatino Linotype"/>
        </w:rPr>
      </w:pPr>
      <w:r w:rsidRPr="00E95165">
        <w:rPr>
          <w:rFonts w:ascii="Palatino Linotype" w:hAnsi="Palatino Linotype"/>
        </w:rPr>
        <w:t>Maayan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Lilach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A91311">
        <w:rPr>
          <w:noProof/>
        </w:rPr>
        <w:t>January 3,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1CD17CD9"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507681"/>
    <w:p w14:paraId="472A8D9B" w14:textId="77777777" w:rsidR="006161B0" w:rsidRDefault="006161B0" w:rsidP="00507681">
      <w:pPr>
        <w:pStyle w:val="Heading1"/>
      </w:pPr>
      <w:r>
        <w:t>Abstract</w:t>
      </w:r>
    </w:p>
    <w:p w14:paraId="46874BB9" w14:textId="1B144A25" w:rsidR="006161B0" w:rsidRDefault="009B2A6B" w:rsidP="00507681">
      <w:r>
        <w:t>Measuring relative fitness</w:t>
      </w:r>
      <w:r w:rsidR="00D220AB">
        <w:t xml:space="preserve"> in microbes</w:t>
      </w:r>
      <w:r>
        <w:t xml:space="preserve"> </w:t>
      </w:r>
      <w:r w:rsidR="00D220AB">
        <w:t xml:space="preserve">from </w:t>
      </w:r>
      <w:r>
        <w:t>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w:t>
      </w:r>
      <w:r w:rsidR="00D220AB">
        <w:t>microbiologists</w:t>
      </w:r>
      <w:r w:rsidR="006161B0">
        <w:t xml:space="preserve"> </w:t>
      </w:r>
      <w:r w:rsidR="00D220AB">
        <w:t xml:space="preserve">use </w:t>
      </w:r>
      <w:r w:rsidR="00D220AB" w:rsidRPr="00D220AB">
        <w:t>growth curve experiments</w:t>
      </w:r>
      <w:r w:rsidR="00D220AB">
        <w:t xml:space="preserve"> in liquid culture</w:t>
      </w:r>
      <w:r w:rsidR="00D220AB" w:rsidRPr="00D220AB">
        <w:t xml:space="preserve"> </w:t>
      </w:r>
      <w:r w:rsidR="00D220AB">
        <w:t xml:space="preserve">to </w:t>
      </w:r>
      <w:r w:rsidR="00F54779">
        <w:t>estimate fitness from</w:t>
      </w:r>
      <w:r w:rsidR="006161B0">
        <w:t xml:space="preserve"> </w:t>
      </w:r>
      <w:r w:rsidR="00A4385B">
        <w:t xml:space="preserve">the maximum </w:t>
      </w:r>
      <w:r w:rsidR="00675E28">
        <w:t xml:space="preserve">growth </w:t>
      </w:r>
      <w:r w:rsidR="00D220AB">
        <w:t>rate during the exponential growth phase</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w:t>
      </w:r>
      <w:r w:rsidR="00D220AB">
        <w:t xml:space="preserve">with </w:t>
      </w:r>
      <w:r>
        <w:t xml:space="preserve">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growth curves</w:t>
      </w:r>
      <w:r w:rsidR="00D220AB">
        <w:t xml:space="preserve"> data using growth and competition models</w:t>
      </w:r>
      <w:r w:rsidR="00995D06">
        <w:t>.</w:t>
      </w:r>
      <w:r w:rsidR="00F06513">
        <w:t xml:space="preserve"> </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4B75DD57" w:rsidR="00D17DC9" w:rsidRDefault="00D17DC9" w:rsidP="00D17DC9">
      <w:r>
        <w:t xml:space="preserve">A key issue in evolutionary biology lies in understanding the factors underlying differences in fitness – the average contribution of genotypes to the genetic composition of next generations. The advent of high-throughput experiments and omics data in microbiology yields information in unprecedented amount and detail. However, development of models for meaningful biological interpretation of this information has yet to catch up </w:t>
      </w:r>
      <w:r>
        <w:fldChar w:fldCharType="begin" w:fldLock="1"/>
      </w:r>
      <w:r>
        <w:instrText>ADDIN CSL_CITATION { "citationItems" : [ { "id" : "ITEM-1", "itemData" : { "DOI" : "10.1016/j.tig.2014.09.010", "ISSN" : "0168-9525", "author" : [ { "dropping-particle" : "", "family" : "Bank", "given" : "Claudia", "non-dropping-particle" : "", "parse-names" : false, "suffix" : "" }, { "dropping-particle" : "", "family" : "Ewing", "given" : "Gregory B.", "non-dropping-particle" : "", "parse-names" : false, "suffix" : "" }, { "dropping-particle" : "", "family" : "Ferrer-Admettla", "given" : "Anna", "non-dropping-particle" : "", "parse-names" : false, "suffix" : "" }, { "dropping-particle" : "", "family" : "Foll", "given" : "Matthieu", "non-dropping-particle" : "", "parse-names" : false, "suffix" : "" }, { "dropping-particle" : "", "family" : "Jensen", "given" : "Jeffrey D.", "non-dropping-particle" : "", "parse-names" : false, "suffix" : "" } ], "container-title" : "Trends in Genetics", "id" : "ITEM-1", "issue" : "12", "issued" : { "date-parts" : [ [ "2014" ] ] }, "page" : "540-546", "publisher" : "Elsevier Ltd", "title" : "Thinking too positive? Revisiting current methods of population genetic selection inference", "type" : "article-journal", "volume" : "30" }, "uris" : [ "http://www.mendeley.com/documents/?uuid=aec8709f-1edb-4ab1-adb1-83a3e7cac198" ] } ], "mendeley" : { "formattedCitation" : "(Bank, Ewing, et al. 2014)", "plainTextFormattedCitation" : "(Bank, Ewing, et al. 2014)", "previouslyFormattedCitation" : "(Bank, Ewing, et al. 2014)" }, "properties" : { "noteIndex" : 0 }, "schema" : "https://github.com/citation-style-language/schema/raw/master/csl-citation.json" }</w:instrText>
      </w:r>
      <w:r>
        <w:fldChar w:fldCharType="separate"/>
      </w:r>
      <w:r w:rsidRPr="00D17DC9">
        <w:rPr>
          <w:noProof/>
        </w:rPr>
        <w:t>(Bank, Ewing, et al. 2014)</w:t>
      </w:r>
      <w:r>
        <w:fldChar w:fldCharType="end"/>
      </w:r>
    </w:p>
    <w:p w14:paraId="56102034" w14:textId="700DD27D" w:rsidR="00D17DC9" w:rsidRDefault="00D17DC9" w:rsidP="00D17DC9">
      <w:r>
        <w:t>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w:t>
      </w:r>
      <w:r>
        <w:t xml:space="preserve">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w:t>
      </w:r>
      <w:r w:rsidR="00E842FC">
        <w:lastRenderedPageBreak/>
        <w:t xml:space="preserve">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t>C</w:t>
      </w:r>
      <w:r w:rsidR="003E7D70" w:rsidRPr="003E7D70">
        <w:t>ompetition experiments</w:t>
      </w:r>
    </w:p>
    <w:p w14:paraId="37EC2E19" w14:textId="3C2C6B2D"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44050E">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D17DC9">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Hietpas, et al. 2014; Levy et al. 2015)", "plainTextFormattedCitation" : "(Bank, Hietpas, et al. 2014; Levy et al. 2015)", "previouslyFormattedCitation" : "(Bank, Hietpas, et al. 2014; Levy et al. 2015)" }, "properties" : { "noteIndex" : 0 }, "schema" : "https://github.com/citation-style-language/schema/raw/master/csl-citation.json" }</w:instrText>
      </w:r>
      <w:r w:rsidR="00675E28">
        <w:fldChar w:fldCharType="separate"/>
      </w:r>
      <w:r w:rsidR="00D17DC9" w:rsidRPr="00D17DC9">
        <w:rPr>
          <w:noProof/>
        </w:rPr>
        <w:t>(Bank, Hietpas,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464BA0">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D220AB">
        <w:fldChar w:fldCharType="separate"/>
      </w:r>
      <w:r w:rsidR="00D220AB" w:rsidRPr="00D220AB">
        <w:rPr>
          <w:noProof/>
        </w:rPr>
        <w:t>(Gallet et al. 2012)</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58A49E20" w14:textId="48D45714" w:rsidR="00D17DC9" w:rsidRDefault="005302A1" w:rsidP="00D17DC9">
      <w:pPr>
        <w:pStyle w:val="Heading2"/>
      </w:pPr>
      <w:r>
        <w:t>Outlook</w:t>
      </w:r>
      <w:bookmarkStart w:id="0" w:name="_GoBack"/>
      <w:bookmarkEnd w:id="0"/>
      <w:r>
        <w:t xml:space="preserve"> </w:t>
      </w:r>
    </w:p>
    <w:p w14:paraId="0A447EA3" w14:textId="4DF8F613" w:rsidR="0044050E" w:rsidRDefault="0044050E" w:rsidP="00D17DC9">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 xml:space="preserve">a descriptive and predictive framework for estimating growth traits from growth dynamics, predicting competition results, and inferring </w:t>
      </w:r>
      <w:r w:rsidR="00D17DC9">
        <w:t xml:space="preserve">relative </w:t>
      </w:r>
      <w:r w:rsidR="00D17DC9">
        <w:t>fitness. This integration between growth and fitness is crucial for understanding microbial diversity and adaptation due to the fundamental role of fitness in evolution</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i)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r w:rsidR="0044050E">
        <w:t>(iv</w:t>
      </w:r>
      <w:r w:rsidR="003202F1">
        <w:t xml:space="preserve">) </w:t>
      </w:r>
      <w:r w:rsidR="00077B31">
        <w:t>estimating</w:t>
      </w:r>
      <w:r w:rsidR="00765CD6">
        <w:t xml:space="preserve"> </w:t>
      </w:r>
      <w:r w:rsidR="0044050E">
        <w:t xml:space="preserve">fitness </w:t>
      </w:r>
      <w:r w:rsidR="00765CD6">
        <w:t>from the</w:t>
      </w:r>
      <w:r w:rsidR="00865920">
        <w:t xml:space="preserve"> predicted competition results.</w:t>
      </w:r>
    </w:p>
    <w:p w14:paraId="731F4FC5" w14:textId="29CCE69A" w:rsidR="00060445" w:rsidRPr="00A362F7" w:rsidRDefault="00060445" w:rsidP="00507681">
      <w:pPr>
        <w:pStyle w:val="Heading2"/>
      </w:pPr>
      <w:r w:rsidRPr="00A362F7">
        <w:lastRenderedPageBreak/>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r w:rsidRPr="00966DD5">
        <w:t xml:space="preserve">Baranyi-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36D9B50A" w:rsidR="00765CD6" w:rsidRDefault="00765CD6" w:rsidP="00A4145D">
      <w:r>
        <w:t>The Baranyi-</w:t>
      </w:r>
      <w:r w:rsidR="00984152">
        <w:t xml:space="preserve">Roberts </w:t>
      </w:r>
      <w:r>
        <w:t xml:space="preserve">model </w:t>
      </w:r>
      <w:r w:rsidR="00A4145D">
        <w:t>describes the growth of a cell population under a limiting resource; as the resource becomes scarce, growth decelerates, until it 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eqs.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D220AB"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m</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507681"/>
    <w:p w14:paraId="50A0698A" w14:textId="12D08440" w:rsidR="00EB7652" w:rsidRDefault="00EB7652" w:rsidP="00A4145D">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A4145D">
        <w:rPr>
          <w:iCs/>
        </w:rPr>
        <w:t>cell population surface to mass ratio</w:t>
      </w:r>
      <w:r w:rsidR="003202F1">
        <w:t xml:space="preserve">. </w:t>
      </w:r>
      <w:r w:rsidR="00CC51DD">
        <w:t xml:space="preserve">For a derivation of eq. 1 </w:t>
      </w:r>
      <w:r w:rsidR="00A4145D">
        <w:t>and further details</w:t>
      </w:r>
      <w:r w:rsidR="00CC51DD">
        <w:t>, see Appendix A.</w:t>
      </w:r>
    </w:p>
    <w:p w14:paraId="34FDB3B7" w14:textId="079D30CD" w:rsidR="00EB7652" w:rsidRDefault="00EB7652" w:rsidP="00200E78">
      <w:r>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density</w:t>
      </w:r>
      <w:r w:rsidR="00551D58">
        <w:t xml:space="preserve"> </w:t>
      </w:r>
      <m:oMath>
        <m:r>
          <w:rPr>
            <w:rFonts w:ascii="Cambria Math" w:hAnsi="Cambria Math"/>
          </w:rPr>
          <m:t>K</m:t>
        </m:r>
      </m:oMath>
      <w:r w:rsidR="00A4145D">
        <w:t xml:space="preserve">. When </w:t>
      </w:r>
      <m:oMath>
        <m:r>
          <w:rPr>
            <w:rFonts w:ascii="Cambria Math" w:hAnsi="Cambria Math"/>
          </w:rPr>
          <m:t>ν=1</m:t>
        </m:r>
      </m:oMath>
      <w:r>
        <w:t>, the deceleratio</w:t>
      </w:r>
      <w:r w:rsidR="00984152">
        <w:t xml:space="preserve">n is the same as in the </w:t>
      </w:r>
      <w:r w:rsidR="009050CE">
        <w:t>standard</w:t>
      </w:r>
      <w:r>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Cambria Math" w:hAnsi="Cambria Math"/>
              </w:rPr>
              <m:t>⋅</m:t>
            </m:r>
            <m:r>
              <w:rPr>
                <w:rFonts w:ascii="Cambria Math" w:hAnsi="Cambria Math"/>
              </w:rPr>
              <m:t>N</m:t>
            </m:r>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200E7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c5a=\ud835\udf08+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m:t>
        </m:r>
        <m:r>
          <w:rPr>
            <w:rFonts w:ascii="Cambria Math" w:hAnsi="Cambria Math"/>
            <w:noProof/>
          </w:rPr>
          <m:t>m=ν+1</m:t>
        </m:r>
        <m:r>
          <w:rPr>
            <w:rFonts w:ascii="Cambria Math" w:hAnsi="Cambria Math"/>
            <w:noProof/>
          </w:rPr>
          <m:t>,k=r⋅ν</m:t>
        </m:r>
      </m:oMath>
      <w:r w:rsidR="009050CE" w:rsidRPr="009050CE">
        <w:rPr>
          <w:noProof/>
        </w:rPr>
        <w:t>)</w:t>
      </w:r>
      <w:r w:rsidR="009050CE">
        <w:fldChar w:fldCharType="end"/>
      </w:r>
      <w:r w:rsidR="003D0164">
        <w:t>.</w:t>
      </w:r>
    </w:p>
    <w:p w14:paraId="03E4527E" w14:textId="1A334990" w:rsidR="00EB7652" w:rsidRDefault="00EB7652" w:rsidP="00A4145D">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Baranyi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The Baranyi-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507681">
      <w:r>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4B222482" w:rsidR="00060445" w:rsidRDefault="005F02B4" w:rsidP="00200E78">
      <w:r>
        <w:t>W</w:t>
      </w:r>
      <w:r w:rsidR="00060445">
        <w:t xml:space="preserve">e </w:t>
      </w:r>
      <w:r>
        <w:t xml:space="preserve">use </w:t>
      </w:r>
      <w:r w:rsidR="00464BA0">
        <w:t>six</w:t>
      </w:r>
      <w:r w:rsidR="00060445">
        <w:t xml:space="preserve"> </w:t>
      </w:r>
      <w:r w:rsidR="00966DD5">
        <w:t>forms</w:t>
      </w:r>
      <w:r w:rsidR="00060445">
        <w:t xml:space="preserve"> of the Baranyi-Roberts model</w:t>
      </w:r>
      <w:r w:rsidR="00F70C02">
        <w:t xml:space="preserve"> (Table 1)</w:t>
      </w:r>
      <w:r w:rsidR="00060445">
        <w:t xml:space="preserve">.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w:t>
      </w:r>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m</m:t>
        </m:r>
        <m:r>
          <w:rPr>
            <w:rFonts w:ascii="Cambria Math" w:hAnsi="Cambria Math"/>
          </w:rPr>
          <m:t>=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m</m:t>
        </m:r>
        <m:r>
          <w:rPr>
            <w:rFonts w:ascii="Cambria Math" w:hAnsi="Cambria Math"/>
          </w:rPr>
          <m:t>=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xml:space="preserve">, or the </w:t>
      </w:r>
      <w:r w:rsidR="00464BA0">
        <w:lastRenderedPageBreak/>
        <w:t>generalized logistic model (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A4145D">
        <w:t>last</w:t>
      </w:r>
      <w:r w:rsidR="00464BA0">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0514CF8" w14:textId="77777777" w:rsidR="00A4145D" w:rsidRDefault="00A4145D" w:rsidP="00A4145D"/>
    <w:tbl>
      <w:tblPr>
        <w:tblStyle w:val="MediumList1"/>
        <w:tblW w:w="0" w:type="auto"/>
        <w:tblLook w:val="04A0" w:firstRow="1" w:lastRow="0" w:firstColumn="1" w:lastColumn="0" w:noHBand="0" w:noVBand="1"/>
      </w:tblPr>
      <w:tblGrid>
        <w:gridCol w:w="1804"/>
        <w:gridCol w:w="1498"/>
        <w:gridCol w:w="1900"/>
        <w:gridCol w:w="1994"/>
        <w:gridCol w:w="1326"/>
      </w:tblGrid>
      <w:tr w:rsidR="00200E78" w14:paraId="1908E132" w14:textId="0C2BB6F9" w:rsidTr="00F045D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2DC15D4" w14:textId="18A86120" w:rsidR="00200E78" w:rsidRDefault="00200E78" w:rsidP="00200E78">
            <w:pPr>
              <w:ind w:firstLine="0"/>
              <w:jc w:val="center"/>
            </w:pPr>
            <w:r>
              <w:t>Name</w:t>
            </w:r>
          </w:p>
        </w:tc>
        <w:tc>
          <w:tcPr>
            <w:tcW w:w="1498" w:type="dxa"/>
            <w:vAlign w:val="center"/>
          </w:tcPr>
          <w:p w14:paraId="23BB7624" w14:textId="48A01E2F" w:rsidR="00200E78" w:rsidRDefault="00200E78" w:rsidP="00200E78">
            <w:pPr>
              <w:ind w:firstLine="0"/>
              <w:jc w:val="center"/>
              <w:cnfStyle w:val="100000000000" w:firstRow="1" w:lastRow="0" w:firstColumn="0" w:lastColumn="0" w:oddVBand="0" w:evenVBand="0" w:oddHBand="0" w:evenHBand="0" w:firstRowFirstColumn="0" w:firstRowLastColumn="0" w:lastRowFirstColumn="0" w:lastRowLastColumn="0"/>
            </w:pPr>
            <w:r>
              <w:t># Params</w:t>
            </w:r>
          </w:p>
        </w:tc>
        <w:tc>
          <w:tcPr>
            <w:tcW w:w="1900" w:type="dxa"/>
            <w:vAlign w:val="center"/>
          </w:tcPr>
          <w:p w14:paraId="103E3345" w14:textId="78CDAFFD" w:rsidR="00200E78" w:rsidRDefault="00F045DF" w:rsidP="00200E78">
            <w:pPr>
              <w:ind w:firstLine="0"/>
              <w:jc w:val="center"/>
              <w:cnfStyle w:val="100000000000" w:firstRow="1" w:lastRow="0" w:firstColumn="0" w:lastColumn="0" w:oddVBand="0" w:evenVBand="0" w:oddHBand="0" w:evenHBand="0" w:firstRowFirstColumn="0" w:firstRowLastColumn="0" w:lastRowFirstColumn="0" w:lastRowLastColumn="0"/>
            </w:pPr>
            <w:r>
              <w:t xml:space="preserve">Free </w:t>
            </w:r>
            <w:r w:rsidR="00200E78">
              <w:t>Parameters</w:t>
            </w:r>
          </w:p>
        </w:tc>
        <w:tc>
          <w:tcPr>
            <w:tcW w:w="1994" w:type="dxa"/>
            <w:vAlign w:val="center"/>
          </w:tcPr>
          <w:p w14:paraId="3D419BF5" w14:textId="3919C5BD" w:rsidR="00200E78" w:rsidRDefault="00200E78" w:rsidP="00200E78">
            <w:pPr>
              <w:ind w:firstLine="0"/>
              <w:jc w:val="center"/>
              <w:cnfStyle w:val="100000000000" w:firstRow="1" w:lastRow="0" w:firstColumn="0" w:lastColumn="0" w:oddVBand="0" w:evenVBand="0" w:oddHBand="0" w:evenHBand="0" w:firstRowFirstColumn="0" w:firstRowLastColumn="0" w:lastRowFirstColumn="0" w:lastRowLastColumn="0"/>
            </w:pPr>
            <w:r>
              <w:t xml:space="preserve">Fixed </w:t>
            </w:r>
            <w:r w:rsidR="00F045DF">
              <w:t>Parameters</w:t>
            </w:r>
          </w:p>
        </w:tc>
        <w:tc>
          <w:tcPr>
            <w:tcW w:w="1326" w:type="dxa"/>
            <w:vAlign w:val="center"/>
          </w:tcPr>
          <w:p w14:paraId="04173831" w14:textId="45325BB9" w:rsidR="00200E78" w:rsidRDefault="00200E78" w:rsidP="00200E78">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200E78" w14:paraId="40F21AAF" w14:textId="09D35917" w:rsidTr="00F04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4B3F0D1" w14:textId="7007A857" w:rsidR="00200E78" w:rsidRDefault="00200E78" w:rsidP="00200E78">
            <w:pPr>
              <w:ind w:firstLine="0"/>
              <w:jc w:val="center"/>
            </w:pPr>
            <w:r>
              <w:t>Baranyi-Roberts</w:t>
            </w:r>
          </w:p>
        </w:tc>
        <w:tc>
          <w:tcPr>
            <w:tcW w:w="1498" w:type="dxa"/>
            <w:vAlign w:val="center"/>
          </w:tcPr>
          <w:p w14:paraId="213318FF" w14:textId="1FBFCF85"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062A3781" w14:textId="425239AA"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40382537" w14:textId="77777777"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w:t>
            </w:r>
          </w:p>
          <w:p w14:paraId="1C9FFE79" w14:textId="02979AB7"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0C0D7E0E" w14:textId="417FECCF"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200E78" w14:paraId="5A1DF3A1" w14:textId="7CA9A97D" w:rsidTr="00F045DF">
        <w:tc>
          <w:tcPr>
            <w:cnfStyle w:val="001000000000" w:firstRow="0" w:lastRow="0" w:firstColumn="1" w:lastColumn="0" w:oddVBand="0" w:evenVBand="0" w:oddHBand="0" w:evenHBand="0" w:firstRowFirstColumn="0" w:firstRowLastColumn="0" w:lastRowFirstColumn="0" w:lastRowLastColumn="0"/>
            <w:tcW w:w="1804" w:type="dxa"/>
            <w:vAlign w:val="center"/>
          </w:tcPr>
          <w:p w14:paraId="22F6844B" w14:textId="32F8093D" w:rsidR="00200E78" w:rsidRDefault="00200E78" w:rsidP="00200E78">
            <w:pPr>
              <w:ind w:firstLine="0"/>
              <w:jc w:val="center"/>
            </w:pPr>
            <w:r>
              <w:t>-</w:t>
            </w:r>
          </w:p>
        </w:tc>
        <w:tc>
          <w:tcPr>
            <w:tcW w:w="1498" w:type="dxa"/>
            <w:vAlign w:val="center"/>
          </w:tcPr>
          <w:p w14:paraId="42074BD2" w14:textId="4930748A"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663DE71E" w14:textId="08A49114"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6FD85ABD" w14:textId="44F8976E"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13D8086A" w14:textId="017651C2"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00E78" w14:paraId="17B60376" w14:textId="61C7827A" w:rsidTr="00F04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A1841C7" w14:textId="70872B52" w:rsidR="00200E78" w:rsidRDefault="00200E78" w:rsidP="00200E78">
            <w:pPr>
              <w:ind w:firstLine="0"/>
              <w:jc w:val="center"/>
            </w:pPr>
            <w:r>
              <w:t>-</w:t>
            </w:r>
          </w:p>
        </w:tc>
        <w:tc>
          <w:tcPr>
            <w:tcW w:w="1498" w:type="dxa"/>
            <w:vAlign w:val="center"/>
          </w:tcPr>
          <w:p w14:paraId="3E50A693" w14:textId="62F3B0FD"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1FA0446A" w14:textId="7A230F3D"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626D572B" w14:textId="0FD638BF"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3DE57676" w14:textId="7D6AB388"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200E78" w14:paraId="4A7482D6" w14:textId="26FE552D" w:rsidTr="00F045DF">
        <w:tc>
          <w:tcPr>
            <w:cnfStyle w:val="001000000000" w:firstRow="0" w:lastRow="0" w:firstColumn="1" w:lastColumn="0" w:oddVBand="0" w:evenVBand="0" w:oddHBand="0" w:evenHBand="0" w:firstRowFirstColumn="0" w:firstRowLastColumn="0" w:lastRowFirstColumn="0" w:lastRowLastColumn="0"/>
            <w:tcW w:w="1804" w:type="dxa"/>
            <w:vAlign w:val="center"/>
          </w:tcPr>
          <w:p w14:paraId="3CAF7C7E" w14:textId="48A0A0C0" w:rsidR="00200E78" w:rsidRDefault="00200E78" w:rsidP="00200E78">
            <w:pPr>
              <w:ind w:firstLine="0"/>
              <w:jc w:val="center"/>
            </w:pPr>
            <w:r>
              <w:t>Richards</w:t>
            </w:r>
          </w:p>
        </w:tc>
        <w:tc>
          <w:tcPr>
            <w:tcW w:w="1498" w:type="dxa"/>
            <w:vAlign w:val="center"/>
          </w:tcPr>
          <w:p w14:paraId="73C9490F" w14:textId="39D9D877"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347B136" w14:textId="1568F694"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0662A60" w14:textId="284BAC70"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06165DB1" w14:textId="1FBD7624"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200E78" w14:paraId="0F59A866" w14:textId="23150793" w:rsidTr="00F045D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72CC1D09" w14:textId="332B41CA" w:rsidR="00200E78" w:rsidRDefault="00200E78" w:rsidP="00200E78">
            <w:pPr>
              <w:ind w:firstLine="0"/>
              <w:jc w:val="center"/>
            </w:pPr>
            <w:r>
              <w:t>Simplified Baranyi-Roberts</w:t>
            </w:r>
          </w:p>
        </w:tc>
        <w:tc>
          <w:tcPr>
            <w:tcW w:w="1498" w:type="dxa"/>
            <w:vAlign w:val="center"/>
          </w:tcPr>
          <w:p w14:paraId="2AF0EF56" w14:textId="75521F0D"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1B82E58C" w14:textId="582D0E5F"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31AB905B" w14:textId="77777777" w:rsidR="00200E78" w:rsidRP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7ACE855" w14:textId="42F8D3FC"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78D055AF" w14:textId="74148FFC" w:rsidR="00200E78" w:rsidRDefault="00200E78" w:rsidP="00200E78">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200E78" w14:paraId="7ECD3C64" w14:textId="6B741F1F" w:rsidTr="00F045DF">
        <w:tc>
          <w:tcPr>
            <w:cnfStyle w:val="001000000000" w:firstRow="0" w:lastRow="0" w:firstColumn="1" w:lastColumn="0" w:oddVBand="0" w:evenVBand="0" w:oddHBand="0" w:evenHBand="0" w:firstRowFirstColumn="0" w:firstRowLastColumn="0" w:lastRowFirstColumn="0" w:lastRowLastColumn="0"/>
            <w:tcW w:w="1804" w:type="dxa"/>
            <w:vAlign w:val="center"/>
          </w:tcPr>
          <w:p w14:paraId="7D9E0846" w14:textId="032D41C9" w:rsidR="00200E78" w:rsidRDefault="00200E78" w:rsidP="00200E78">
            <w:pPr>
              <w:ind w:firstLine="0"/>
              <w:jc w:val="center"/>
            </w:pPr>
            <w:r>
              <w:t>Logistic</w:t>
            </w:r>
          </w:p>
        </w:tc>
        <w:tc>
          <w:tcPr>
            <w:tcW w:w="1498" w:type="dxa"/>
            <w:vAlign w:val="center"/>
          </w:tcPr>
          <w:p w14:paraId="29565E02" w14:textId="6A7E1D0C"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32B0609D" w14:textId="3A6AD7CE"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54E4DE1" w14:textId="77777777" w:rsidR="00200E78" w:rsidRP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33773230" w14:textId="280E535B" w:rsidR="00200E78" w:rsidRDefault="00200E78" w:rsidP="00200E78">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60DACE8A" w14:textId="61E7EA91" w:rsidR="00200E78" w:rsidRDefault="00200E78" w:rsidP="00200E78">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rsidR="002168D9">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2A02AE8C" w14:textId="5C20435D" w:rsidR="00A4145D" w:rsidRPr="00F045DF" w:rsidRDefault="00200E78" w:rsidP="00F045DF">
      <w:pPr>
        <w:pStyle w:val="Caption"/>
        <w:rPr>
          <w:b w:val="0"/>
          <w:bCs w:val="0"/>
          <w:color w:val="auto"/>
        </w:rPr>
      </w:pPr>
      <w:r w:rsidRPr="00200E78">
        <w:rPr>
          <w:color w:val="auto"/>
        </w:rPr>
        <w:t xml:space="preserve">Table </w:t>
      </w:r>
      <w:r w:rsidRPr="00200E78">
        <w:rPr>
          <w:color w:val="auto"/>
        </w:rPr>
        <w:fldChar w:fldCharType="begin"/>
      </w:r>
      <w:r w:rsidRPr="00200E78">
        <w:rPr>
          <w:color w:val="auto"/>
        </w:rPr>
        <w:instrText xml:space="preserve"> SEQ Table \* ARABIC </w:instrText>
      </w:r>
      <w:r w:rsidRPr="00200E78">
        <w:rPr>
          <w:color w:val="auto"/>
        </w:rPr>
        <w:fldChar w:fldCharType="separate"/>
      </w:r>
      <w:r w:rsidRPr="00200E78">
        <w:rPr>
          <w:noProof/>
          <w:color w:val="auto"/>
        </w:rPr>
        <w:t>1</w:t>
      </w:r>
      <w:r w:rsidRPr="00200E78">
        <w:rPr>
          <w:color w:val="auto"/>
        </w:rPr>
        <w:fldChar w:fldCharType="end"/>
      </w:r>
      <w:r>
        <w:rPr>
          <w:color w:val="auto"/>
        </w:rPr>
        <w:t>. Growth models</w:t>
      </w:r>
      <w:r w:rsidR="00F045DF">
        <w:rPr>
          <w:color w:val="auto"/>
        </w:rPr>
        <w:t>.</w:t>
      </w:r>
      <w:r w:rsidR="00F045DF">
        <w:rPr>
          <w:b w:val="0"/>
          <w:bCs w:val="0"/>
          <w:color w:val="auto"/>
        </w:rPr>
        <w:t xml:space="preserve"> The table lists the growth models used for fitting growth curve data. All models are defined by eqs. 1 and 2 by setting the respective fixed parameters. </w:t>
      </w:r>
      <m:oMath>
        <m:sSub>
          <m:sSubPr>
            <m:ctrlPr>
              <w:rPr>
                <w:rFonts w:ascii="Cambria Math" w:hAnsi="Cambria Math"/>
                <w:i/>
              </w:rPr>
            </m:ctrlPr>
          </m:sSubPr>
          <m:e>
            <m:r>
              <m:rPr>
                <m:sty m:val="bi"/>
              </m:rPr>
              <w:rPr>
                <w:rFonts w:ascii="Cambria Math" w:hAnsi="Cambria Math"/>
              </w:rPr>
              <m:t>N</m:t>
            </m:r>
          </m:e>
          <m:sub>
            <m:r>
              <m:rPr>
                <m:sty m:val="bi"/>
              </m:rPr>
              <w:rPr>
                <w:rFonts w:ascii="Cambria Math" w:hAnsi="Cambria Math"/>
              </w:rPr>
              <m:t>0</m:t>
            </m:r>
          </m:sub>
        </m:sSub>
      </m:oMath>
      <w:r w:rsidR="00F045DF">
        <w:rPr>
          <w:b w:val="0"/>
          <w:bCs w:val="0"/>
          <w:color w:val="auto"/>
        </w:rPr>
        <w:t xml:space="preserve"> is the initial population density; </w:t>
      </w:r>
      <m:oMath>
        <m:r>
          <m:rPr>
            <m:sty m:val="bi"/>
          </m:rPr>
          <w:rPr>
            <w:rFonts w:ascii="Cambria Math" w:hAnsi="Cambria Math"/>
          </w:rPr>
          <m:t>K</m:t>
        </m:r>
      </m:oMath>
      <w:r w:rsidR="00F045DF">
        <w:rPr>
          <w:b w:val="0"/>
          <w:bCs w:val="0"/>
          <w:color w:val="auto"/>
        </w:rPr>
        <w:t xml:space="preserve"> is the maximum population density; </w:t>
      </w:r>
      <m:oMath>
        <m:r>
          <m:rPr>
            <m:sty m:val="bi"/>
          </m:rPr>
          <w:rPr>
            <w:rFonts w:ascii="Cambria Math" w:hAnsi="Cambria Math"/>
          </w:rPr>
          <m:t>r</m:t>
        </m:r>
      </m:oMath>
      <w:r w:rsidR="00F045DF">
        <w:rPr>
          <w:b w:val="0"/>
          <w:bCs w:val="0"/>
          <w:color w:val="auto"/>
        </w:rPr>
        <w:t xml:space="preserve"> is the specific growth rate in low density; </w:t>
      </w:r>
      <m:oMath>
        <m:r>
          <m:rPr>
            <m:sty m:val="bi"/>
          </m:rPr>
          <w:rPr>
            <w:rFonts w:ascii="Cambria Math" w:hAnsi="Cambria Math"/>
          </w:rPr>
          <m:t>ν</m:t>
        </m:r>
      </m:oMath>
      <w:r w:rsidR="00F045DF">
        <w:rPr>
          <w:b w:val="0"/>
          <w:bCs w:val="0"/>
          <w:color w:val="auto"/>
        </w:rPr>
        <w:t xml:space="preserve"> is the surface to mass ratio; </w:t>
      </w:r>
      <m:oMath>
        <m:sSub>
          <m:sSubPr>
            <m:ctrlPr>
              <w:rPr>
                <w:rFonts w:ascii="Cambria Math" w:hAnsi="Cambria Math"/>
                <w:i/>
              </w:rPr>
            </m:ctrlPr>
          </m:sSubPr>
          <m:e>
            <m:r>
              <m:rPr>
                <m:sty m:val="bi"/>
              </m:rPr>
              <w:rPr>
                <w:rFonts w:ascii="Cambria Math" w:hAnsi="Cambria Math"/>
              </w:rPr>
              <m:t>q</m:t>
            </m:r>
          </m:e>
          <m:sub>
            <m:r>
              <m:rPr>
                <m:sty m:val="bi"/>
              </m:rPr>
              <w:rPr>
                <w:rFonts w:ascii="Cambria Math" w:hAnsi="Cambria Math"/>
              </w:rPr>
              <m:t>0</m:t>
            </m:r>
          </m:sub>
        </m:sSub>
      </m:oMath>
      <w:r w:rsidR="00F045DF">
        <w:rPr>
          <w:b w:val="0"/>
          <w:bCs w:val="0"/>
          <w:color w:val="auto"/>
        </w:rPr>
        <w:t xml:space="preserve"> is the initial physiological state; </w:t>
      </w:r>
      <m:oMath>
        <m:r>
          <m:rPr>
            <m:sty m:val="bi"/>
          </m:rPr>
          <w:rPr>
            <w:rFonts w:ascii="Cambria Math" w:hAnsi="Cambria Math"/>
          </w:rPr>
          <m:t>m</m:t>
        </m:r>
      </m:oMath>
      <w:r w:rsidR="00F045DF">
        <w:rPr>
          <w:b w:val="0"/>
          <w:bCs w:val="0"/>
          <w:color w:val="auto"/>
        </w:rPr>
        <w:t xml:space="preserve"> is the physiological adjustment rate. For detailed discussion of the derivation of these models, see Appendix A.</w:t>
      </w:r>
    </w:p>
    <w:p w14:paraId="272B256D" w14:textId="77777777" w:rsidR="005F02B4" w:rsidRDefault="005F02B4" w:rsidP="00507681">
      <w:pPr>
        <w:pStyle w:val="Heading2"/>
      </w:pPr>
      <w:r>
        <w:t>Model fitting and selection</w:t>
      </w:r>
    </w:p>
    <w:p w14:paraId="7E2DCE03" w14:textId="7FC01831" w:rsidR="005F02B4" w:rsidRDefault="005F02B4" w:rsidP="00F70C02">
      <w:r>
        <w:t xml:space="preserve">We fit all </w:t>
      </w:r>
      <w:r w:rsidR="00464BA0">
        <w:t>six</w:t>
      </w:r>
      <w:r>
        <w:t xml:space="preserve"> model</w:t>
      </w:r>
      <w:r w:rsidR="00966DD5">
        <w:t xml:space="preserve"> form</w:t>
      </w:r>
      <w:r>
        <w:t xml:space="preserve">s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r w:rsidR="00464BA0">
        <w:rPr>
          <w:i/>
          <w:iCs/>
        </w:rPr>
        <w:t>leastsq</w:t>
      </w:r>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r>
        <w:t xml:space="preserve">wher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lastRenderedPageBreak/>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3ED77574" w:rsidR="00154E23" w:rsidRDefault="00C05ED5" w:rsidP="00507681">
      <w:r>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E74D07">
        <w:t xml:space="preserve"> (</w:t>
      </w:r>
      <w:r w:rsidR="00E74D07" w:rsidRPr="008F3527">
        <w:rPr>
          <w:highlight w:val="yellow"/>
        </w:rPr>
        <w:t>Fig. 1B</w:t>
      </w:r>
      <w:r w:rsidR="00E74D07">
        <w:t>)</w:t>
      </w:r>
      <w:r>
        <w:t>.</w:t>
      </w:r>
    </w:p>
    <w:p w14:paraId="70FD87B0" w14:textId="00BB61E1" w:rsidR="00464BA0" w:rsidRDefault="00464BA0" w:rsidP="00507681">
      <w:pPr>
        <w:pStyle w:val="Heading2"/>
      </w:pPr>
      <w:r>
        <w:t>Competition model</w:t>
      </w:r>
    </w:p>
    <w:p w14:paraId="18A511A7" w14:textId="5131CA09" w:rsidR="005F02B4" w:rsidRDefault="00F70C02" w:rsidP="00F70C02">
      <w:r>
        <w:t xml:space="preserve">For modeling growth in mixed culture, we assume that interactions between the strains or species are solely due to resource competition. The competition model for two strains is given by this differential equation system </w:t>
      </w:r>
      <w:r w:rsidR="00FB4568">
        <w:t>(see Appendix B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6042FE97" w:rsidR="00F70C02" w:rsidRPr="00507681" w:rsidRDefault="00F70C02"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77777777" w:rsidR="002D475F" w:rsidRDefault="00D220AB" w:rsidP="002D475F">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is a competition coefficient, the ratio between inter- and intra-strain competitions, or the ratio between strain </w:t>
      </w:r>
      <w:r w:rsidR="002D475F">
        <w:rPr>
          <w:i/>
          <w:iCs/>
        </w:rPr>
        <w:t xml:space="preserve">i </w:t>
      </w:r>
      <w:r w:rsidR="002D475F" w:rsidRPr="002D475F">
        <w:t>competitive</w:t>
      </w:r>
      <w:r w:rsidR="002D475F">
        <w:rPr>
          <w:i/>
          <w:iCs/>
        </w:rPr>
        <w:t xml:space="preserve"> </w:t>
      </w:r>
      <w:r w:rsidR="002D475F">
        <w:t xml:space="preserve">effect on cells of strain </w:t>
      </w:r>
      <w:r w:rsidR="002D475F">
        <w:rPr>
          <w:i/>
          <w:iCs/>
        </w:rPr>
        <w:t>j</w:t>
      </w:r>
      <w:r w:rsidR="002D475F">
        <w:t xml:space="preserve"> and its effect on cells from its own strain</w:t>
      </w:r>
      <w:r w:rsidR="00FB4568">
        <w:t>.</w:t>
      </w:r>
      <w:r w:rsidR="002D475F">
        <w:t xml:space="preserve"> See Appendix B for a definition based on a resource consumption approach.</w:t>
      </w:r>
      <w:r w:rsidR="00FB4568">
        <w:t xml:space="preserve"> </w:t>
      </w:r>
    </w:p>
    <w:p w14:paraId="40D60065" w14:textId="40070BAA" w:rsidR="00FB4568" w:rsidRDefault="008F3527" w:rsidP="002D475F">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Appendix B</w:t>
      </w:r>
      <w:r w:rsidR="002D475F">
        <w:t xml:space="preserve"> for a formal description </w:t>
      </w:r>
      <w:r>
        <w:t>).</w:t>
      </w:r>
    </w:p>
    <w:p w14:paraId="44A4379B" w14:textId="48442895" w:rsidR="00FB4568" w:rsidRDefault="00FB4568" w:rsidP="002D475F">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to minimize the </w:t>
      </w:r>
      <w:r>
        <w:lastRenderedPageBreak/>
        <w:t xml:space="preserve">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w:t>
      </w:r>
      <w:r w:rsidR="002D475F">
        <w:t xml:space="preserve">observed </w:t>
      </w:r>
      <w:r>
        <w:t>OD from the mixed culture</w:t>
      </w:r>
      <w:r w:rsidR="00353E9F">
        <w:t xml:space="preserve"> (</w:t>
      </w:r>
      <w:r w:rsidR="00353E9F" w:rsidRPr="008F3527">
        <w:rPr>
          <w:highlight w:val="yellow"/>
        </w:rPr>
        <w:t>Fig. X</w:t>
      </w:r>
      <w:r w:rsidR="00353E9F">
        <w:t>)</w:t>
      </w:r>
      <w:r>
        <w:t>.</w:t>
      </w:r>
    </w:p>
    <w:p w14:paraId="2C0CE35C" w14:textId="78A3522E" w:rsidR="00353E9F" w:rsidRDefault="00353E9F" w:rsidP="00507681">
      <w:pPr>
        <w:pStyle w:val="Heading2"/>
      </w:pPr>
      <w:r>
        <w:t>Competition prediction</w:t>
      </w:r>
    </w:p>
    <w:p w14:paraId="3F886ACF" w14:textId="6AA56C84" w:rsidR="003578D2" w:rsidRDefault="00353E9F" w:rsidP="002D475F">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the </w:t>
      </w:r>
      <w:r w:rsidR="00FB4568" w:rsidRPr="002D475F">
        <w:rPr>
          <w:i/>
          <w:iCs/>
        </w:rPr>
        <w:t>frequenc</w:t>
      </w:r>
      <w:r w:rsidR="008F3527" w:rsidRPr="002D475F">
        <w:rPr>
          <w:i/>
          <w:iCs/>
        </w:rPr>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w:t>
      </w:r>
      <w:r w:rsidR="002D475F">
        <w:t xml:space="preserve">growth in </w:t>
      </w:r>
      <w:r w:rsidR="00FB4568">
        <w:t>a</w:t>
      </w:r>
      <w:r w:rsidR="002D475F">
        <w:t xml:space="preserve"> mixed culture, such as in a</w:t>
      </w:r>
      <w:r w:rsidR="00FB4568">
        <w:t xml:space="preserve"> </w:t>
      </w:r>
      <w:r w:rsidR="003578D2">
        <w:t xml:space="preserve">competition </w:t>
      </w:r>
      <w:r w:rsidR="00FB4568">
        <w:t xml:space="preserve">experiment </w:t>
      </w:r>
      <w:r w:rsidR="00E74D07">
        <w:t>(</w:t>
      </w:r>
      <w:r w:rsidR="00E74D07" w:rsidRPr="008F3527">
        <w:rPr>
          <w:highlight w:val="yellow"/>
        </w:rPr>
        <w:t>Fig. 1C</w:t>
      </w:r>
      <w:r w:rsidR="00E74D07">
        <w:t>)</w:t>
      </w:r>
      <w:r w:rsidR="008F3527">
        <w:t>.</w:t>
      </w:r>
    </w:p>
    <w:p w14:paraId="71456173" w14:textId="3DD76F43" w:rsidR="002168D9" w:rsidRDefault="002168D9" w:rsidP="002168D9">
      <w:pPr>
        <w:pStyle w:val="Heading2"/>
      </w:pPr>
      <w:r>
        <w:t>Prediction verification</w:t>
      </w:r>
    </w:p>
    <w:p w14:paraId="5685D906" w14:textId="77777777" w:rsidR="002168D9" w:rsidRDefault="00634C7E" w:rsidP="002168D9">
      <w:r>
        <w:t xml:space="preserve">To verify our method, we performed </w:t>
      </w:r>
      <w:r w:rsidR="002168D9">
        <w:t xml:space="preserve">growth curve and </w:t>
      </w:r>
      <w:r>
        <w:t xml:space="preserve">competition experiments with two different sets of </w:t>
      </w:r>
      <w:r>
        <w:rPr>
          <w:i/>
          <w:iCs/>
        </w:rPr>
        <w:t xml:space="preserve">Escherichia coli </w:t>
      </w:r>
      <w:r>
        <w:t>strains marked with fluorescent proteins. In set 1, we competed DH5α-GFP vs. TG1-RFP</w:t>
      </w:r>
      <w:r w:rsidR="002168D9">
        <w:t xml:space="preserve"> three times</w:t>
      </w:r>
      <w:r>
        <w:t>; in set 2 we competed JM109-GFP with MG1655-FNR</w:t>
      </w:r>
      <w:r>
        <w:rPr>
          <w:vertAlign w:val="superscript"/>
        </w:rPr>
        <w:t>—</w:t>
      </w:r>
      <w:r>
        <w:t>RFP</w:t>
      </w:r>
      <w:r w:rsidR="002168D9">
        <w:t xml:space="preserve"> once </w:t>
      </w:r>
      <w:r w:rsidR="002168D9" w:rsidRPr="002168D9">
        <w:rPr>
          <w:highlight w:val="yellow"/>
        </w:rPr>
        <w:t>[?]</w:t>
      </w:r>
      <w:r>
        <w:t xml:space="preserve">. </w:t>
      </w:r>
    </w:p>
    <w:p w14:paraId="7076F3E1" w14:textId="7BC76B95" w:rsidR="00634C7E" w:rsidRDefault="00634C7E" w:rsidP="002168D9">
      <w:r>
        <w:t xml:space="preserve">In each competition experiment, we grew 32 populations of the green strain alone, 30 populations of the red strain alone, and 32 populations of both of the strain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 Methods for more details).</w:t>
      </w:r>
    </w:p>
    <w:p w14:paraId="5AABE948" w14:textId="7C50E1B8" w:rsidR="00634C7E" w:rsidRPr="00634C7E" w:rsidRDefault="002168D9" w:rsidP="002168D9">
      <w:r>
        <w:t xml:space="preserve">We compare our model prediction with the exponential model which is most commonly used in the literature to estimate relative fitness from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2168D9">
        <w:rPr>
          <w:noProof/>
        </w:rPr>
        <w:t>(Hall et al. 2014)</w:t>
      </w:r>
      <w:r>
        <w:fldChar w:fldCharType="end"/>
      </w:r>
      <w:r>
        <w:t>. Briefly, the log of population density (</w:t>
      </w:r>
      <m:oMath>
        <m:r>
          <m:rPr>
            <m:sty m:val="p"/>
          </m:rPr>
          <w:rPr>
            <w:rFonts w:ascii="Cambria Math" w:hAnsi="Cambria Math"/>
          </w:rPr>
          <m:t>log⁡</m:t>
        </m:r>
        <m:r>
          <w:rPr>
            <w:rFonts w:ascii="Cambria Math" w:hAnsi="Cambria Math"/>
          </w:rPr>
          <m:t>N</m:t>
        </m:r>
      </m:oMath>
      <w:r>
        <w:t xml:space="preserve">) is drawn vs. time, the inflection point – point of maximum growth rate - is found, the growth rate is estimated from the slope of the tangent line to the inflection point, and fitness is inferred from the ratio of the growth rates </w:t>
      </w:r>
      <w:r>
        <w:fldChar w:fldCharType="begin" w:fldLock="1"/>
      </w:r>
      <w:r w:rsidR="000A6BE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fldChar w:fldCharType="separate"/>
      </w:r>
      <w:r w:rsidRPr="002168D9">
        <w:rPr>
          <w:noProof/>
        </w:rPr>
        <w:t>(Chevin 2011)</w:t>
      </w:r>
      <w:r>
        <w:fldChar w:fldCharType="end"/>
      </w:r>
      <w:r>
        <w:t>.</w:t>
      </w:r>
    </w:p>
    <w:p w14:paraId="7CBDE4C3" w14:textId="40E60CFC" w:rsidR="002D33FF" w:rsidRDefault="002168D9" w:rsidP="002168D9">
      <w:r>
        <w:t>Figure X shows the comparison of our method prediction (in green and red solid lines) with data from the competition experiment (colored error bars) and the exponential model (dashed black lines) for different sets of bacterial strain and experiments. Our method is clearly better for predicting competition in mixed culture, as can be seen from the figure as well as from statistical analysis (XXXX).</w:t>
      </w:r>
    </w:p>
    <w:p w14:paraId="7A13CA16" w14:textId="3FAEB93A" w:rsidR="002D33FF" w:rsidRDefault="002D33FF" w:rsidP="00507681">
      <w:pPr>
        <w:jc w:val="center"/>
      </w:pPr>
    </w:p>
    <w:p w14:paraId="643CB6CF" w14:textId="455D8C06" w:rsidR="002D33FF" w:rsidRDefault="002D33FF" w:rsidP="008C3E22">
      <w:pPr>
        <w:pStyle w:val="Caption"/>
        <w:spacing w:line="360" w:lineRule="auto"/>
        <w:jc w:val="center"/>
        <w:rPr>
          <w:b w:val="0"/>
          <w:bCs w:val="0"/>
        </w:rPr>
      </w:pPr>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756197">
        <w:rPr>
          <w:noProof/>
          <w:color w:val="auto"/>
          <w:sz w:val="20"/>
          <w:szCs w:val="20"/>
        </w:rPr>
        <w:t>1</w:t>
      </w:r>
      <w:r w:rsidRPr="00503DBB">
        <w:rPr>
          <w:color w:val="auto"/>
          <w:sz w:val="20"/>
          <w:szCs w:val="20"/>
        </w:rPr>
        <w:fldChar w:fldCharType="end"/>
      </w:r>
      <w:r>
        <w:rPr>
          <w:color w:val="auto"/>
          <w:sz w:val="20"/>
          <w:szCs w:val="20"/>
        </w:rPr>
        <w:t xml:space="preserve">. </w:t>
      </w:r>
      <w:r w:rsidR="008C3E22">
        <w:rPr>
          <w:color w:val="auto"/>
          <w:sz w:val="20"/>
          <w:szCs w:val="20"/>
        </w:rPr>
        <w:t>Verification of the</w:t>
      </w:r>
      <w:r>
        <w:rPr>
          <w:color w:val="auto"/>
          <w:sz w:val="20"/>
          <w:szCs w:val="20"/>
        </w:rPr>
        <w:t xml:space="preserve"> method </w:t>
      </w:r>
      <w:r w:rsidR="008C3E22">
        <w:rPr>
          <w:color w:val="auto"/>
          <w:sz w:val="20"/>
          <w:szCs w:val="20"/>
        </w:rPr>
        <w:t xml:space="preserve">with </w:t>
      </w:r>
      <w:r w:rsidRPr="006714D6">
        <w:rPr>
          <w:i/>
          <w:iCs/>
          <w:color w:val="auto"/>
          <w:sz w:val="20"/>
          <w:szCs w:val="20"/>
        </w:rPr>
        <w:t xml:space="preserve">Escherichia coli </w:t>
      </w:r>
      <w:r w:rsidR="008C3E22">
        <w:rPr>
          <w:color w:val="auto"/>
          <w:sz w:val="20"/>
          <w:szCs w:val="20"/>
        </w:rPr>
        <w:t>competition experimets.</w:t>
      </w:r>
    </w:p>
    <w:p w14:paraId="1BFDFE5C" w14:textId="19F1B9E6" w:rsidR="002D33FF" w:rsidRDefault="002D33FF" w:rsidP="00507681">
      <w:r>
        <w:lastRenderedPageBreak/>
        <w:br w:type="page"/>
      </w:r>
    </w:p>
    <w:p w14:paraId="2D753749" w14:textId="77AF674C" w:rsidR="003578D2" w:rsidRDefault="008F3527" w:rsidP="00507681">
      <w:pPr>
        <w:pStyle w:val="Heading2"/>
      </w:pPr>
      <w:r>
        <w:lastRenderedPageBreak/>
        <w:t>Fitness</w:t>
      </w:r>
      <w:r w:rsidR="00542096" w:rsidRPr="00A362F7">
        <w:t xml:space="preserve"> </w:t>
      </w:r>
      <w:r w:rsidR="006E28DC" w:rsidRPr="00A362F7">
        <w:t>inference</w:t>
      </w:r>
    </w:p>
    <w:p w14:paraId="7E901878" w14:textId="5DCEA278" w:rsidR="002D475F" w:rsidRDefault="002D475F" w:rsidP="002D475F">
      <w:r>
        <w:t xml:space="preserve">The best way to estimate relative fitness of two strains is by performing pairwise competition assays: growing them in mixed culture and measuring the change in their frequencies over time. Our method allows to do this by simply measuring their densities in mono- and mixed culture, without requiring direct measurement of strain frequencies, thus allowing the estimation of fitness in a simpler, more cost-effective, way. </w:t>
      </w:r>
    </w:p>
    <w:p w14:paraId="04D6C044" w14:textId="7907A149"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8F3527"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8971092" w:rsidR="00406968" w:rsidRDefault="00895982" w:rsidP="002D475F">
      <w:pPr>
        <w:rPr>
          <w:rFonts w:asciiTheme="minorHAnsi" w:hAnsiTheme="minorHAnsi"/>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w:t>
      </w:r>
      <w:r w:rsidR="002D475F">
        <w:t>relative fitness</w:t>
      </w:r>
      <w:r w:rsidR="001D731C">
        <w:t xml:space="preserve">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30C799EF" w14:textId="44A32FD4" w:rsidR="00634C7E" w:rsidRDefault="00E95165" w:rsidP="000F5388">
      <w:r>
        <w:t xml:space="preserve">We present a </w:t>
      </w:r>
      <w:r w:rsidR="005226B0">
        <w:t xml:space="preserve">new computational </w:t>
      </w:r>
      <w:r>
        <w:t>method to predict the results of competition</w:t>
      </w:r>
      <w:r w:rsidR="007A5D05">
        <w:t>s between two strains</w:t>
      </w:r>
      <w:r>
        <w:t xml:space="preserve"> </w:t>
      </w:r>
      <w:r w:rsidR="007A5D05">
        <w:t xml:space="preserve">from </w:t>
      </w:r>
      <w:r>
        <w:t xml:space="preserve">growth curves </w:t>
      </w:r>
      <w:r w:rsidR="008F3527">
        <w:t>of mono- and mixed cultures</w:t>
      </w:r>
      <w:r w:rsidR="000F5388">
        <w:t>, without measuring frequencies of strains in mixed culture</w:t>
      </w:r>
      <w:r>
        <w:t>.</w:t>
      </w:r>
      <w:r w:rsidR="005226B0">
        <w:t xml:space="preserve"> </w:t>
      </w:r>
      <w:r w:rsidR="00634C7E">
        <w:t>We tested and verified our method, which performed well and much better than the model commonly used in the literature.</w:t>
      </w:r>
    </w:p>
    <w:p w14:paraId="5A0F99F2" w14:textId="0D9C6F2B" w:rsidR="000A6BEB" w:rsidRDefault="000A6BEB" w:rsidP="000A6BEB">
      <w:r>
        <w:t xml:space="preserve">We have recently released an open-source software package called </w:t>
      </w:r>
      <w:r w:rsidRPr="000A6BEB">
        <w:rPr>
          <w:i/>
          <w:iCs/>
        </w:rPr>
        <w:t>Curveball</w:t>
      </w:r>
      <w:r w:rsidRPr="000A6BEB">
        <w:t xml:space="preserve"> </w:t>
      </w:r>
      <w:r>
        <w:t>which implements our method (</w:t>
      </w:r>
      <w:hyperlink r:id="rId8" w:history="1">
        <w:r w:rsidRPr="006456E2">
          <w:rPr>
            <w:rStyle w:val="Hyperlink"/>
          </w:rPr>
          <w:t>http://curveball.yoavram.com</w:t>
        </w:r>
      </w:hyperlink>
      <w:r>
        <w:t xml:space="preserve"> and </w:t>
      </w:r>
      <w:hyperlink r:id="rId9"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w:t>
      </w:r>
    </w:p>
    <w:p w14:paraId="567E758A" w14:textId="75309EF0" w:rsidR="005226B0" w:rsidRDefault="005226B0" w:rsidP="00507681">
      <w:r>
        <w:t xml:space="preserve">This method </w:t>
      </w:r>
      <w:r w:rsidR="00096923">
        <w:t xml:space="preserve">should </w:t>
      </w:r>
      <w:r>
        <w:t>be useful</w:t>
      </w:r>
      <w:r w:rsidR="00145FE7">
        <w:t>,</w:t>
      </w:r>
      <w:r>
        <w:t xml:space="preserve"> because growth curve </w:t>
      </w:r>
      <w:r w:rsidR="006147AD">
        <w:t>experiments</w:t>
      </w:r>
      <w:r w:rsidR="008F3527">
        <w:t>, in which only optical density is measured,</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8F3527">
        <w:t>, in which the cell frequency or count of each strain in measured</w:t>
      </w:r>
      <w:r w:rsidR="00044070">
        <w:t xml:space="preserve"> </w:t>
      </w:r>
      <w:r w:rsidR="00044070">
        <w:fldChar w:fldCharType="begin" w:fldLock="1"/>
      </w:r>
      <w:r w:rsidR="0044050E">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w:t>
      </w:r>
      <w:r>
        <w:lastRenderedPageBreak/>
        <w:t xml:space="preserve">than 30 minutes, after which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r w:rsidR="000A6BEB">
        <w:t xml:space="preserve"> </w:t>
      </w:r>
      <w:r w:rsidR="000A6BEB" w:rsidRPr="00FD5DB1">
        <w:t xml:space="preserve">Importantly, this does not only result in </w:t>
      </w:r>
      <w:r w:rsidR="000A6BEB">
        <w:t>a</w:t>
      </w:r>
      <w:r w:rsidR="000A6BEB" w:rsidRPr="00FD5DB1">
        <w:t xml:space="preserve"> </w:t>
      </w:r>
      <w:r w:rsidR="000A6BEB">
        <w:t>simpler</w:t>
      </w:r>
      <w:r w:rsidR="000A6BEB" w:rsidRPr="00FD5DB1">
        <w:t xml:space="preserve"> and </w:t>
      </w:r>
      <w:r w:rsidR="000A6BEB">
        <w:t>more cost-effective</w:t>
      </w:r>
      <w:r w:rsidR="000A6BEB" w:rsidRPr="00FD5DB1">
        <w:t xml:space="preserve"> approach to high-throughput </w:t>
      </w:r>
      <w:r w:rsidR="000A6BEB">
        <w:t>fitness inference</w:t>
      </w:r>
      <w:r w:rsidR="000A6BEB" w:rsidRPr="00FD5DB1">
        <w:t xml:space="preserve">, but also </w:t>
      </w:r>
      <w:r w:rsidR="000A6BEB">
        <w:t>provides</w:t>
      </w:r>
      <w:r w:rsidR="000A6BEB" w:rsidRPr="00FD5DB1">
        <w:t xml:space="preserve"> information on the specific </w:t>
      </w:r>
      <w:r w:rsidR="000A6BEB">
        <w:t xml:space="preserve">growth </w:t>
      </w:r>
      <w:r w:rsidR="000A6BEB" w:rsidRPr="00FD5DB1">
        <w:t xml:space="preserve">traits that </w:t>
      </w:r>
      <w:r w:rsidR="000A6BEB">
        <w:t>contribute to differences in</w:t>
      </w:r>
      <w:r w:rsidR="000A6BEB" w:rsidRPr="00FD5DB1">
        <w:t xml:space="preserve"> </w:t>
      </w:r>
      <w:r w:rsidR="000A6BEB">
        <w:t>fitness</w:t>
      </w:r>
      <w:r w:rsidR="000A6BEB" w:rsidRPr="00FD5DB1">
        <w:t>.</w:t>
      </w:r>
      <w:r w:rsidR="000A6BEB">
        <w:t xml:space="preserve"> </w:t>
      </w:r>
      <w:r w:rsidR="000A6BEB" w:rsidRPr="000A6BEB">
        <w:t xml:space="preserve">By providing researchers with a simple yet powerful method to estimate and interpret fitness, </w:t>
      </w:r>
      <w:r w:rsidR="000A6BEB">
        <w:t>we hope our research</w:t>
      </w:r>
      <w:r w:rsidR="000A6BEB" w:rsidRPr="000A6BEB">
        <w:t xml:space="preserve"> will help to standardize the way fitness is measured and reported and improve communication between empirical and theoretical evolutionary biologists and ecologists.</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 xml:space="preserve">several disadvantages: (i)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36C5031A" w:rsidR="00406968" w:rsidRDefault="005226B0" w:rsidP="000F5388">
      <w:r>
        <w:t>T</w:t>
      </w:r>
      <w:r w:rsidR="00406968">
        <w:t xml:space="preserve">he </w:t>
      </w:r>
      <w:r>
        <w:t>growth model</w:t>
      </w:r>
      <w:r w:rsidR="00406968">
        <w:t xml:space="preserve"> </w:t>
      </w:r>
      <w:r>
        <w:t xml:space="preserve">that we use - the Baranyi-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We have also shown here that it can be derived from a resource consumption perspective (Appendix A) and that it can be extended to competition model with multiple strains under the assumption of resource competition (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 xml:space="preserve">of the monoculture model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mixed culture model</w:t>
      </w:r>
      <w:r w:rsidR="00406968">
        <w:t xml:space="preserve"> is used to predict the competition</w:t>
      </w:r>
      <w:r w:rsidR="00096923">
        <w:t xml:space="preserve"> dynamic</w:t>
      </w:r>
      <w:r w:rsidR="000F5388">
        <w:t>s</w:t>
      </w:r>
    </w:p>
    <w:p w14:paraId="77F17907" w14:textId="7E4D73F3" w:rsidR="00E95165" w:rsidRPr="00555009" w:rsidRDefault="00E95165" w:rsidP="000A6BEB">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social or sexual selection, mutualism, 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This can be of tremendous values,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w:t>
      </w:r>
      <w:r w:rsidR="00451F50" w:rsidRPr="003272F9">
        <w:lastRenderedPageBreak/>
        <w:t>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2F8EF8FD" w:rsidR="00096923" w:rsidRDefault="00E50794" w:rsidP="000F5388">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0F5388">
        <w:t xml:space="preserve">growth and </w:t>
      </w:r>
      <w:r>
        <w:t xml:space="preserve">competition </w:t>
      </w:r>
      <w:r w:rsidR="000F5388">
        <w:t>in 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interpret growth in mixed culture and </w:t>
      </w:r>
      <w:r w:rsidR="00096923">
        <w:t xml:space="preserve">competition </w:t>
      </w:r>
      <w:r>
        <w:t>experiments</w:t>
      </w:r>
      <w:r w:rsidR="000F5388">
        <w:t>.</w:t>
      </w:r>
    </w:p>
    <w:p w14:paraId="38E2EFE2" w14:textId="23D40DC5" w:rsidR="002D33FF" w:rsidRDefault="00051459" w:rsidP="00051459">
      <w:pPr>
        <w:pStyle w:val="Heading1"/>
      </w:pPr>
      <w:r>
        <w:t>Methods</w:t>
      </w:r>
    </w:p>
    <w:p w14:paraId="41E5B16A" w14:textId="77777777" w:rsidR="00051459" w:rsidRPr="00051459" w:rsidRDefault="00051459" w:rsidP="00051459"/>
    <w:p w14:paraId="701ABB3D" w14:textId="77777777" w:rsidR="009C4366" w:rsidRDefault="009C4366" w:rsidP="00507681">
      <w:pPr>
        <w:pStyle w:val="Heading1"/>
      </w:pPr>
      <w:r>
        <w:t>Acknowledgments</w:t>
      </w:r>
    </w:p>
    <w:p w14:paraId="7423A734" w14:textId="42384461" w:rsidR="00575946" w:rsidRPr="008436AC" w:rsidRDefault="009C4366" w:rsidP="008436AC">
      <w:pPr>
        <w:rPr>
          <w:rFonts w:ascii="Times New Roman" w:eastAsia="Times New Roman" w:hAnsi="Times New Roman" w:cs="Times New Roman"/>
        </w:rPr>
      </w:pPr>
      <w:r w:rsidRPr="009C4366">
        <w:t>We thank E. Kroll, Y. Pilpel, D. Hizi,</w:t>
      </w:r>
      <w:r w:rsidR="00574E06">
        <w:t xml:space="preserve"> I. Françoise, </w:t>
      </w:r>
      <w:r w:rsidRPr="009C4366">
        <w:t xml:space="preserve">I. Frumkin, O. Dahan, </w:t>
      </w:r>
      <w:r>
        <w:t>A. Yona,</w:t>
      </w:r>
      <w:r w:rsidR="00363107">
        <w:t xml:space="preserve"> </w:t>
      </w:r>
      <w:r w:rsidR="00574E06">
        <w:t xml:space="preserve">T. Pupko, </w:t>
      </w:r>
      <w:r w:rsidR="005B79A5">
        <w:t xml:space="preserve">A. Eldar, </w:t>
      </w:r>
      <w:r w:rsidR="00363107" w:rsidRPr="009C4366">
        <w:t>I. Ben-Zion</w:t>
      </w:r>
      <w:r w:rsidR="00363107">
        <w:t>,</w:t>
      </w:r>
      <w:r>
        <w:t xml:space="preserve"> </w:t>
      </w:r>
      <w:r w:rsidR="004F41E2">
        <w:t xml:space="preserve">E. Even-Tov, </w:t>
      </w:r>
      <w:r w:rsidR="009C1B7D">
        <w:t>H. Acar,</w:t>
      </w:r>
      <w:r w:rsidR="00090EE9">
        <w:t xml:space="preserve"> J. Barrick</w:t>
      </w:r>
      <w:r w:rsidR="00574E06">
        <w:t>,</w:t>
      </w:r>
      <w:r w:rsidR="008F3527">
        <w:t xml:space="preserve"> E. Rosenberg,</w:t>
      </w:r>
      <w:r w:rsidR="00D77AD4">
        <w:t xml:space="preserve"> A.C. </w:t>
      </w:r>
      <w:r w:rsidR="00D77AD4" w:rsidRPr="00D77AD4">
        <w:t>Gerstein</w:t>
      </w:r>
      <w:r w:rsidR="00D77AD4">
        <w:t xml:space="preserve">, N. </w:t>
      </w:r>
      <w:r w:rsidR="00D77AD4" w:rsidRPr="00D77AD4">
        <w:t>Antonovsky</w:t>
      </w:r>
      <w:r w:rsidR="00D77AD4">
        <w:t>,</w:t>
      </w:r>
      <w:r w:rsidR="009C1B7D">
        <w:t xml:space="preserve"> </w:t>
      </w:r>
      <w:r>
        <w:t>and J. Masel for helpful discussions</w:t>
      </w:r>
      <w:r w:rsidR="00574E06">
        <w:t xml:space="preserve"> </w:t>
      </w:r>
      <w:r w:rsidR="00D77AD4">
        <w:t xml:space="preserve">and comments, </w:t>
      </w:r>
      <w:r w:rsidR="00574E06">
        <w:t xml:space="preserve">and L. Zelcbuch, </w:t>
      </w:r>
      <w:r w:rsidR="00574E06" w:rsidRPr="00574E06">
        <w:rPr>
          <w:lang w:val="en-GB"/>
        </w:rPr>
        <w:t>N. Wertheimer, A. Rosenberg, A. Zisman, F. Yang, E. Shtifman Segal, and R. Yaari</w:t>
      </w:r>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r w:rsidR="00575946">
        <w:br w:type="page"/>
      </w:r>
    </w:p>
    <w:p w14:paraId="16D27233" w14:textId="77777777" w:rsidR="00575946" w:rsidRDefault="00575946" w:rsidP="00575946">
      <w:pPr>
        <w:pStyle w:val="Heading1"/>
      </w:pPr>
      <w:r>
        <w:lastRenderedPageBreak/>
        <w:t>Appendices</w:t>
      </w:r>
    </w:p>
    <w:p w14:paraId="392D3E96" w14:textId="4EB0FFA2" w:rsidR="00960D78" w:rsidRDefault="00960D78" w:rsidP="00960D78">
      <w:pPr>
        <w:pStyle w:val="Heading2"/>
      </w:pPr>
      <w:r>
        <w:t>Appendix A: Monoculture model</w:t>
      </w:r>
    </w:p>
    <w:p w14:paraId="17C6D8C3" w14:textId="77777777" w:rsidR="00960D78" w:rsidRDefault="00960D78" w:rsidP="00960D78">
      <w:r>
        <w:t xml:space="preserve">We derive our growth models from a resource consumption perspective </w:t>
      </w:r>
      <w:r>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fldChar w:fldCharType="separate"/>
      </w:r>
      <w:r w:rsidRPr="00DA4024">
        <w:rPr>
          <w:noProof/>
        </w:rPr>
        <w:t>(Otto and Day 2007, 365)</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Because cells intake resources via their surface, we denot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t xml:space="preserve"> to be the total surface of the cells, in total area per unit of volume. The parameter </w:t>
      </w:r>
      <m:oMath>
        <m:r>
          <w:rPr>
            <w:rFonts w:ascii="Cambria Math" w:hAnsi="Cambria Math"/>
          </w:rPr>
          <m:t>ν</m:t>
        </m:r>
      </m:oMath>
      <w:r>
        <w:t xml:space="preserve"> can be considered the surface:mass ratio for all cells; for a single, spheroid cell, this would be 2/3 </w:t>
      </w:r>
      <w:r w:rsidRPr="00F1445E">
        <w:rPr>
          <w:highlight w:val="yellow"/>
        </w:rPr>
        <w:t>[?]</w:t>
      </w:r>
      <w:r>
        <w:t>.</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rate </w:t>
      </w:r>
      <m:oMath>
        <m:r>
          <w:rPr>
            <w:rFonts w:ascii="Cambria Math" w:hAnsi="Cambria Math"/>
          </w:rPr>
          <m:t>h</m:t>
        </m:r>
      </m:oMath>
      <w:r>
        <w:t xml:space="preserve">. Once inside the cell, resources are converted to cell material at a rate </w:t>
      </w:r>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960D78"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However, we are interested in cell mass, rather than cell surface:</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960D78"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960D78"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m:t>
        </m:r>
        <m:r>
          <w:rPr>
            <w:rFonts w:ascii="Cambria Math" w:hAnsi="Cambria Math"/>
          </w:rPr>
          <m:t>N</m:t>
        </m:r>
      </m:oMath>
      <w:r>
        <w:rPr>
          <w:rFonts w:asciiTheme="minorHAnsi" w:hAnsiTheme="minorHAnsi" w:cstheme="minorBidi"/>
        </w:rPr>
        <w:t>,</w:t>
      </w:r>
    </w:p>
    <w:p w14:paraId="337356AE" w14:textId="77777777" w:rsidR="00960D78" w:rsidRDefault="00960D78" w:rsidP="00960D78">
      <w:r>
        <w:t>which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960D78"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960D78">
      <w:r>
        <w:t xml:space="preserve">with </w:t>
      </w:r>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960D78"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t>,</w:t>
      </w:r>
    </w:p>
    <w:p w14:paraId="38BE2851" w14:textId="77777777" w:rsidR="00960D78" w:rsidRDefault="00960D78" w:rsidP="00960D78">
      <w:pPr>
        <w:ind w:firstLine="0"/>
      </w:pPr>
      <w:r>
        <w:t xml:space="preserve">and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960D78"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960D78">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77777777" w:rsidR="00960D78" w:rsidRDefault="00960D78" w:rsidP="00960D78">
      <w:r>
        <w:t xml:space="preserve">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on </w:t>
      </w:r>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960D78"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w:t>
            </w:r>
          </w:p>
        </w:tc>
        <w:tc>
          <w:tcPr>
            <w:tcW w:w="1468" w:type="dxa"/>
            <w:vAlign w:val="center"/>
          </w:tcPr>
          <w:p w14:paraId="7F48D9C6" w14:textId="77777777" w:rsidR="00960D78" w:rsidRDefault="00960D78" w:rsidP="008436AC">
            <w:pPr>
              <w:jc w:val="right"/>
            </w:pPr>
            <w:r>
              <w:t>[A5]</w:t>
            </w:r>
          </w:p>
        </w:tc>
      </w:tr>
    </w:tbl>
    <w:p w14:paraId="6F311F22" w14:textId="77777777" w:rsidR="00960D78" w:rsidRDefault="00960D78" w:rsidP="00960D78">
      <w:r>
        <w:t xml:space="preserve">Baranyi and Roberts suggested a Michaelis-Menten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m</w:t>
      </w:r>
      <w:r>
        <w:t xml:space="preserve"> is the adjustment rate, or the rate at which additional cells adjust to growth. Integrating eq. A5 produces eq. 2. Baranyi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4A8445E6" w14:textId="774BCFE7" w:rsidR="00960D78" w:rsidRDefault="00960D78" w:rsidP="00960D78">
      <w:pPr>
        <w:pStyle w:val="Heading2"/>
      </w:pPr>
      <w:r>
        <w:t>Appendix B: Mixed culture model</w:t>
      </w:r>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960D78"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r w:rsidRPr="00181262">
        <w:rPr>
          <w:i/>
          <w:iCs/>
        </w:rPr>
        <w:t>i</w:t>
      </w:r>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960D78"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960D78"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491C6BB8" w14:textId="7FE5CF51" w:rsidR="00D17DC9" w:rsidRPr="00D17DC9" w:rsidRDefault="00BC14C2" w:rsidP="00D17DC9">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D17DC9" w:rsidRPr="00D17DC9">
        <w:rPr>
          <w:rFonts w:ascii="Times New Roman" w:hAnsi="Times New Roman" w:cs="Times New Roman"/>
          <w:noProof/>
        </w:rPr>
        <w:t xml:space="preserve">Bank, Claudia, Gregory B. Ewing, Anna Ferrer-Admettla, Matthieu Foll, and Jeffrey D. Jensen. 2014. “Thinking Too Positive? Revisiting Current Methods of Population Genetic Selection Inference.” </w:t>
      </w:r>
      <w:r w:rsidR="00D17DC9" w:rsidRPr="00D17DC9">
        <w:rPr>
          <w:rFonts w:ascii="Times New Roman" w:hAnsi="Times New Roman" w:cs="Times New Roman"/>
          <w:i/>
          <w:iCs/>
          <w:noProof/>
        </w:rPr>
        <w:t>Trends in Genetics</w:t>
      </w:r>
      <w:r w:rsidR="00D17DC9" w:rsidRPr="00D17DC9">
        <w:rPr>
          <w:rFonts w:ascii="Times New Roman" w:hAnsi="Times New Roman" w:cs="Times New Roman"/>
          <w:noProof/>
        </w:rPr>
        <w:t xml:space="preserve"> 30 (12): 540–546. doi:10.1016/j.tig.2014.09.010.</w:t>
      </w:r>
    </w:p>
    <w:p w14:paraId="625D5712"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D17DC9">
        <w:rPr>
          <w:rFonts w:ascii="Times New Roman" w:hAnsi="Times New Roman" w:cs="Times New Roman"/>
          <w:i/>
          <w:iCs/>
          <w:noProof/>
        </w:rPr>
        <w:t>Genetics</w:t>
      </w:r>
      <w:r w:rsidRPr="00D17DC9">
        <w:rPr>
          <w:rFonts w:ascii="Times New Roman" w:hAnsi="Times New Roman" w:cs="Times New Roman"/>
          <w:noProof/>
        </w:rPr>
        <w:t xml:space="preserve"> 196 (3) (January 7): 1–35. doi:10.1534/genetics.113.156190.</w:t>
      </w:r>
    </w:p>
    <w:p w14:paraId="31E23697"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Baranyi, József. 1997. “Simple Is Good as Long as It Is Enough.” </w:t>
      </w:r>
      <w:r w:rsidRPr="00D17DC9">
        <w:rPr>
          <w:rFonts w:ascii="Times New Roman" w:hAnsi="Times New Roman" w:cs="Times New Roman"/>
          <w:i/>
          <w:iCs/>
          <w:noProof/>
        </w:rPr>
        <w:t>Commentary</w:t>
      </w:r>
      <w:r w:rsidRPr="00D17DC9">
        <w:rPr>
          <w:rFonts w:ascii="Times New Roman" w:hAnsi="Times New Roman" w:cs="Times New Roman"/>
          <w:noProof/>
        </w:rPr>
        <w:t xml:space="preserve"> (1996): 391–394. doi:10.1006/fmic.1996.0080.</w:t>
      </w:r>
    </w:p>
    <w:p w14:paraId="4E550BA8"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Baranyi, József, and Terry a. Roberts. 1994. “A Dynamic Approach to Predicting Bacterial Growth in Food.” </w:t>
      </w:r>
      <w:r w:rsidRPr="00D17DC9">
        <w:rPr>
          <w:rFonts w:ascii="Times New Roman" w:hAnsi="Times New Roman" w:cs="Times New Roman"/>
          <w:i/>
          <w:iCs/>
          <w:noProof/>
        </w:rPr>
        <w:t>International Journal of Food Microbiology</w:t>
      </w:r>
      <w:r w:rsidRPr="00D17DC9">
        <w:rPr>
          <w:rFonts w:ascii="Times New Roman" w:hAnsi="Times New Roman" w:cs="Times New Roman"/>
          <w:noProof/>
        </w:rPr>
        <w:t xml:space="preserve"> 23: 277–294. doi:10.1016/0168-1605(94)90157-0.</w:t>
      </w:r>
    </w:p>
    <w:p w14:paraId="2FAD0CD7"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Bell, Graham. 2010. “Experimental Genomics of Fitness in Yeast.” </w:t>
      </w:r>
      <w:r w:rsidRPr="00D17DC9">
        <w:rPr>
          <w:rFonts w:ascii="Times New Roman" w:hAnsi="Times New Roman" w:cs="Times New Roman"/>
          <w:i/>
          <w:iCs/>
          <w:noProof/>
        </w:rPr>
        <w:t>Proceedings of the Royal Society B: Biological Sciences</w:t>
      </w:r>
      <w:r w:rsidRPr="00D17DC9">
        <w:rPr>
          <w:rFonts w:ascii="Times New Roman" w:hAnsi="Times New Roman" w:cs="Times New Roman"/>
          <w:noProof/>
        </w:rPr>
        <w:t xml:space="preserve"> 277 (1687) (May 22): 1459–1467. doi:10.1098/rspb.2009.2099.</w:t>
      </w:r>
    </w:p>
    <w:p w14:paraId="1CD261A9"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Chevin, Luis-Miguel. 2011. “On Measuring Selection in Experimental Evolution.” </w:t>
      </w:r>
      <w:r w:rsidRPr="00D17DC9">
        <w:rPr>
          <w:rFonts w:ascii="Times New Roman" w:hAnsi="Times New Roman" w:cs="Times New Roman"/>
          <w:i/>
          <w:iCs/>
          <w:noProof/>
        </w:rPr>
        <w:t>Biology Letters</w:t>
      </w:r>
      <w:r w:rsidRPr="00D17DC9">
        <w:rPr>
          <w:rFonts w:ascii="Times New Roman" w:hAnsi="Times New Roman" w:cs="Times New Roman"/>
          <w:noProof/>
        </w:rPr>
        <w:t xml:space="preserve"> 7 (2) (April 23): 210–3. doi:10.1098/rsbl.2010.0580.</w:t>
      </w:r>
    </w:p>
    <w:p w14:paraId="4DF943CB"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D17DC9">
        <w:rPr>
          <w:rFonts w:ascii="Times New Roman" w:hAnsi="Times New Roman" w:cs="Times New Roman"/>
          <w:i/>
          <w:iCs/>
          <w:noProof/>
        </w:rPr>
        <w:t>Methods in Ecology and Evolution</w:t>
      </w:r>
      <w:r w:rsidRPr="00D17DC9">
        <w:rPr>
          <w:rFonts w:ascii="Times New Roman" w:hAnsi="Times New Roman" w:cs="Times New Roman"/>
          <w:noProof/>
        </w:rPr>
        <w:t xml:space="preserve"> 1 (3): 253–262. doi:10.1111/j.2041-210X.2010.00029.x.</w:t>
      </w:r>
    </w:p>
    <w:p w14:paraId="6EAAB3CF"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D17DC9">
        <w:rPr>
          <w:rFonts w:ascii="Times New Roman" w:hAnsi="Times New Roman" w:cs="Times New Roman"/>
          <w:i/>
          <w:iCs/>
          <w:noProof/>
        </w:rPr>
        <w:t>Plos One</w:t>
      </w:r>
      <w:r w:rsidRPr="00D17DC9">
        <w:rPr>
          <w:rFonts w:ascii="Times New Roman" w:hAnsi="Times New Roman" w:cs="Times New Roman"/>
          <w:noProof/>
        </w:rPr>
        <w:t xml:space="preserve"> 10 (6): e0126915. doi:10.1371/journal.pone.0126915.</w:t>
      </w:r>
    </w:p>
    <w:p w14:paraId="25C11013"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Crow, James F., and Motoo Kimura. 1970. </w:t>
      </w:r>
      <w:r w:rsidRPr="00D17DC9">
        <w:rPr>
          <w:rFonts w:ascii="Times New Roman" w:hAnsi="Times New Roman" w:cs="Times New Roman"/>
          <w:i/>
          <w:iCs/>
          <w:noProof/>
        </w:rPr>
        <w:t>An Introduction to Population Genetics Theory</w:t>
      </w:r>
      <w:r w:rsidRPr="00D17DC9">
        <w:rPr>
          <w:rFonts w:ascii="Times New Roman" w:hAnsi="Times New Roman" w:cs="Times New Roman"/>
          <w:noProof/>
        </w:rPr>
        <w:t>. Minneapolis: Burgess Pub. Co.</w:t>
      </w:r>
    </w:p>
    <w:p w14:paraId="7A9276C0"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Dilao, Rui, and Tiago Domingos. 1999. “A General Approach to the Modelling of Trophic Chains.” </w:t>
      </w:r>
      <w:r w:rsidRPr="00D17DC9">
        <w:rPr>
          <w:rFonts w:ascii="Times New Roman" w:hAnsi="Times New Roman" w:cs="Times New Roman"/>
          <w:i/>
          <w:iCs/>
          <w:noProof/>
        </w:rPr>
        <w:t>Ecological Modelling</w:t>
      </w:r>
      <w:r w:rsidRPr="00D17DC9">
        <w:rPr>
          <w:rFonts w:ascii="Times New Roman" w:hAnsi="Times New Roman" w:cs="Times New Roman"/>
          <w:noProof/>
        </w:rPr>
        <w:t xml:space="preserve"> 132 (3): 20. doi:10.1016/S0304-3800(00)00272-6.</w:t>
      </w:r>
    </w:p>
    <w:p w14:paraId="5FE29963"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Gallet, Romain, Tim F. Cooper, Santiago F. Elena, and Thomas Lenormand. 2012. “Measuring Selection Coefficients below 10</w:t>
      </w:r>
      <w:r w:rsidRPr="00D17DC9">
        <w:rPr>
          <w:rFonts w:ascii="Times New Roman" w:hAnsi="Times New Roman" w:cs="Times New Roman"/>
          <w:noProof/>
          <w:vertAlign w:val="superscript"/>
        </w:rPr>
        <w:t>-3</w:t>
      </w:r>
      <w:r w:rsidRPr="00D17DC9">
        <w:rPr>
          <w:rFonts w:ascii="Times New Roman" w:hAnsi="Times New Roman" w:cs="Times New Roman"/>
          <w:noProof/>
        </w:rPr>
        <w:t xml:space="preserve">: Method, Questions, and Prospects.” </w:t>
      </w:r>
      <w:r w:rsidRPr="00D17DC9">
        <w:rPr>
          <w:rFonts w:ascii="Times New Roman" w:hAnsi="Times New Roman" w:cs="Times New Roman"/>
          <w:i/>
          <w:iCs/>
          <w:noProof/>
        </w:rPr>
        <w:t>Genetics</w:t>
      </w:r>
      <w:r w:rsidRPr="00D17DC9">
        <w:rPr>
          <w:rFonts w:ascii="Times New Roman" w:hAnsi="Times New Roman" w:cs="Times New Roman"/>
          <w:noProof/>
        </w:rPr>
        <w:t xml:space="preserve"> 190 (1) (January): 175–86. doi:10.1534/genetics.111.133454.</w:t>
      </w:r>
    </w:p>
    <w:p w14:paraId="13234B8D"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Gilpin, Michael E., and Francisco J. Ayala. 1973. “Global Models of Growth and Competition.” </w:t>
      </w:r>
      <w:r w:rsidRPr="00D17DC9">
        <w:rPr>
          <w:rFonts w:ascii="Times New Roman" w:hAnsi="Times New Roman" w:cs="Times New Roman"/>
          <w:i/>
          <w:iCs/>
          <w:noProof/>
        </w:rPr>
        <w:t>Proceedings of the National Academy of Sciences of the United States of America</w:t>
      </w:r>
      <w:r w:rsidRPr="00D17DC9">
        <w:rPr>
          <w:rFonts w:ascii="Times New Roman" w:hAnsi="Times New Roman" w:cs="Times New Roman"/>
          <w:noProof/>
        </w:rPr>
        <w:t xml:space="preserve"> 70 (12 Pt 1-2): 3590–3593. doi:10.1073/pnas.70.12.3590.</w:t>
      </w:r>
    </w:p>
    <w:p w14:paraId="4C1618DE"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Hall, Barry G., Hande Acar, Anna Nandipati, and Miriam Barlow. 2014. “Growth Rates Made Easy.” </w:t>
      </w:r>
      <w:r w:rsidRPr="00D17DC9">
        <w:rPr>
          <w:rFonts w:ascii="Times New Roman" w:hAnsi="Times New Roman" w:cs="Times New Roman"/>
          <w:i/>
          <w:iCs/>
          <w:noProof/>
        </w:rPr>
        <w:t>Molecular Biology and Evolution</w:t>
      </w:r>
      <w:r w:rsidRPr="00D17DC9">
        <w:rPr>
          <w:rFonts w:ascii="Times New Roman" w:hAnsi="Times New Roman" w:cs="Times New Roman"/>
          <w:noProof/>
        </w:rPr>
        <w:t xml:space="preserve"> 31 (1): 232–238. doi:10.1093/molbev/mst187.</w:t>
      </w:r>
    </w:p>
    <w:p w14:paraId="06C4E2C8"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D17DC9">
        <w:rPr>
          <w:rFonts w:ascii="Times New Roman" w:hAnsi="Times New Roman" w:cs="Times New Roman"/>
          <w:i/>
          <w:iCs/>
          <w:noProof/>
        </w:rPr>
        <w:t>Science</w:t>
      </w:r>
      <w:r w:rsidRPr="00D17DC9">
        <w:rPr>
          <w:rFonts w:ascii="Times New Roman" w:hAnsi="Times New Roman" w:cs="Times New Roman"/>
          <w:noProof/>
        </w:rPr>
        <w:t xml:space="preserve"> 311 (5767) (March): 1615–7. doi:10.1126/science.1122469.</w:t>
      </w:r>
    </w:p>
    <w:p w14:paraId="4A3CB5DF"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Hibbing, Michael E, Clay Fuqua, Matthew R Parsek, and S Brook Peterson. 2010. “Bacterial Competition: Surviving and Thriving in the Microbial Jungle.” </w:t>
      </w:r>
      <w:r w:rsidRPr="00D17DC9">
        <w:rPr>
          <w:rFonts w:ascii="Times New Roman" w:hAnsi="Times New Roman" w:cs="Times New Roman"/>
          <w:i/>
          <w:iCs/>
          <w:noProof/>
        </w:rPr>
        <w:t>Nature Reviews. Microbiology</w:t>
      </w:r>
      <w:r w:rsidRPr="00D17DC9">
        <w:rPr>
          <w:rFonts w:ascii="Times New Roman" w:hAnsi="Times New Roman" w:cs="Times New Roman"/>
          <w:noProof/>
        </w:rPr>
        <w:t xml:space="preserve"> 8 (1): 15–25. doi:10.1038/nrmicro2259.</w:t>
      </w:r>
    </w:p>
    <w:p w14:paraId="161A1417"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Jones, Eric, Travis Oliphant, Pearu Peterson, and others. 2001. “SciPy: Open Source Scientific Tools for Python.” http://www.scipy.org/.</w:t>
      </w:r>
    </w:p>
    <w:p w14:paraId="0181754D"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Kass, Robert, and Adrian Raftery. 1995. “Bayes Factors.” </w:t>
      </w:r>
      <w:r w:rsidRPr="00D17DC9">
        <w:rPr>
          <w:rFonts w:ascii="Times New Roman" w:hAnsi="Times New Roman" w:cs="Times New Roman"/>
          <w:i/>
          <w:iCs/>
          <w:noProof/>
        </w:rPr>
        <w:t>Journal of the American Statistical Association</w:t>
      </w:r>
      <w:r w:rsidRPr="00D17DC9">
        <w:rPr>
          <w:rFonts w:ascii="Times New Roman" w:hAnsi="Times New Roman" w:cs="Times New Roman"/>
          <w:noProof/>
        </w:rPr>
        <w:t>: 773–795. doi:doi: 10.2307/2291091.</w:t>
      </w:r>
    </w:p>
    <w:p w14:paraId="5E7DAE43"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D17DC9">
        <w:rPr>
          <w:rFonts w:ascii="Times New Roman" w:hAnsi="Times New Roman" w:cs="Times New Roman"/>
          <w:i/>
          <w:iCs/>
          <w:noProof/>
        </w:rPr>
        <w:t>Nature</w:t>
      </w:r>
      <w:r w:rsidRPr="00D17DC9">
        <w:rPr>
          <w:rFonts w:ascii="Times New Roman" w:hAnsi="Times New Roman" w:cs="Times New Roman"/>
          <w:noProof/>
        </w:rPr>
        <w:t xml:space="preserve"> 519 (7542) (February 25): 181–186. doi:10.1038/nature14279.</w:t>
      </w:r>
    </w:p>
    <w:p w14:paraId="16932F63"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Masel, Joanna. 2014. “Eco-Evolutionary ‘Fitness’ in 3 Dimensions: Absolute Growth, Absolute Efficiency, and Relative Competitiveness.” Populations and Evolution. </w:t>
      </w:r>
      <w:r w:rsidRPr="00D17DC9">
        <w:rPr>
          <w:rFonts w:ascii="Times New Roman" w:hAnsi="Times New Roman" w:cs="Times New Roman"/>
          <w:i/>
          <w:iCs/>
          <w:noProof/>
        </w:rPr>
        <w:t>arXiv:1407.1024v3</w:t>
      </w:r>
      <w:r w:rsidRPr="00D17DC9">
        <w:rPr>
          <w:rFonts w:ascii="Times New Roman" w:hAnsi="Times New Roman" w:cs="Times New Roman"/>
          <w:noProof/>
        </w:rPr>
        <w:t xml:space="preserve"> (July): 1–44.</w:t>
      </w:r>
    </w:p>
    <w:p w14:paraId="278DAF40"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0188EC44"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Otto, Sarah P., and Troy Day. 2007. </w:t>
      </w:r>
      <w:r w:rsidRPr="00D17DC9">
        <w:rPr>
          <w:rFonts w:ascii="Times New Roman" w:hAnsi="Times New Roman" w:cs="Times New Roman"/>
          <w:i/>
          <w:iCs/>
          <w:noProof/>
        </w:rPr>
        <w:t>A Biologist’s Guide to Mathematical Modeling in Ecology and Evolution</w:t>
      </w:r>
      <w:r w:rsidRPr="00D17DC9">
        <w:rPr>
          <w:rFonts w:ascii="Times New Roman" w:hAnsi="Times New Roman" w:cs="Times New Roman"/>
          <w:noProof/>
        </w:rPr>
        <w:t>. Princeton University Press.</w:t>
      </w:r>
    </w:p>
    <w:p w14:paraId="7CDCA126"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Richards, F. J. 1959. “A Flexible Growth Function for Empirical Use.” </w:t>
      </w:r>
      <w:r w:rsidRPr="00D17DC9">
        <w:rPr>
          <w:rFonts w:ascii="Times New Roman" w:hAnsi="Times New Roman" w:cs="Times New Roman"/>
          <w:i/>
          <w:iCs/>
          <w:noProof/>
        </w:rPr>
        <w:t>Journal of Experimental Botany</w:t>
      </w:r>
      <w:r w:rsidRPr="00D17DC9">
        <w:rPr>
          <w:rFonts w:ascii="Times New Roman" w:hAnsi="Times New Roman" w:cs="Times New Roman"/>
          <w:noProof/>
        </w:rPr>
        <w:t xml:space="preserve"> 10 (2): 290–301. doi:10.1093/jxb/10.2.290.</w:t>
      </w:r>
    </w:p>
    <w:p w14:paraId="371F34B4"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Verhulst, Pierre-François. 1838. “Notice Sur La Loi Que La Population Suit Dans Son Accroissement. Correspondance Mathématique et Physique Publiée Par A.” </w:t>
      </w:r>
      <w:r w:rsidRPr="00D17DC9">
        <w:rPr>
          <w:rFonts w:ascii="Times New Roman" w:hAnsi="Times New Roman" w:cs="Times New Roman"/>
          <w:i/>
          <w:iCs/>
          <w:noProof/>
        </w:rPr>
        <w:t>Quetelet</w:t>
      </w:r>
      <w:r w:rsidRPr="00D17DC9">
        <w:rPr>
          <w:rFonts w:ascii="Times New Roman" w:hAnsi="Times New Roman" w:cs="Times New Roman"/>
          <w:noProof/>
        </w:rPr>
        <w:t xml:space="preserve"> 10: 113–121.</w:t>
      </w:r>
    </w:p>
    <w:p w14:paraId="4335B309"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Ward, Eric J. 2008. “A Review and Comparison of Four Commonly Used Bayesian and Maximum Likelihood Model Selection Tools.” </w:t>
      </w:r>
      <w:r w:rsidRPr="00D17DC9">
        <w:rPr>
          <w:rFonts w:ascii="Times New Roman" w:hAnsi="Times New Roman" w:cs="Times New Roman"/>
          <w:i/>
          <w:iCs/>
          <w:noProof/>
        </w:rPr>
        <w:t>Ecological Modelling</w:t>
      </w:r>
      <w:r w:rsidRPr="00D17DC9">
        <w:rPr>
          <w:rFonts w:ascii="Times New Roman" w:hAnsi="Times New Roman" w:cs="Times New Roman"/>
          <w:noProof/>
        </w:rPr>
        <w:t xml:space="preserve"> 211 (1-2): 1–10. doi:10.1016/j.ecolmodel.2007.10.030.</w:t>
      </w:r>
    </w:p>
    <w:p w14:paraId="7E222B58" w14:textId="77777777" w:rsidR="00D17DC9" w:rsidRPr="00D17DC9" w:rsidRDefault="00D17DC9" w:rsidP="00D17DC9">
      <w:pPr>
        <w:widowControl w:val="0"/>
        <w:autoSpaceDE w:val="0"/>
        <w:autoSpaceDN w:val="0"/>
        <w:adjustRightInd w:val="0"/>
        <w:spacing w:before="100" w:after="100"/>
        <w:ind w:left="480" w:hanging="480"/>
        <w:rPr>
          <w:rFonts w:ascii="Times New Roman" w:hAnsi="Times New Roman" w:cs="Times New Roman"/>
          <w:noProof/>
        </w:rPr>
      </w:pPr>
      <w:r w:rsidRPr="00D17DC9">
        <w:rPr>
          <w:rFonts w:ascii="Times New Roman" w:hAnsi="Times New Roman" w:cs="Times New Roman"/>
          <w:noProof/>
        </w:rPr>
        <w:t xml:space="preserve">Wiser, Michael J, and Richard E. Lenski. 2015. “A Comparison of Methods to Measure Fitness in Escherichia Coli.” </w:t>
      </w:r>
      <w:r w:rsidRPr="00D17DC9">
        <w:rPr>
          <w:rFonts w:ascii="Times New Roman" w:hAnsi="Times New Roman" w:cs="Times New Roman"/>
          <w:i/>
          <w:iCs/>
          <w:noProof/>
        </w:rPr>
        <w:t>PLOS ONE</w:t>
      </w:r>
      <w:r w:rsidRPr="00D17DC9">
        <w:rPr>
          <w:rFonts w:ascii="Times New Roman" w:hAnsi="Times New Roman" w:cs="Times New Roman"/>
          <w:noProof/>
        </w:rPr>
        <w:t xml:space="preserve"> 10 (5): e0126210. doi:10.1371/journal.pone.0126210.</w:t>
      </w:r>
    </w:p>
    <w:p w14:paraId="1D182A15" w14:textId="0F186069" w:rsidR="00BC14C2" w:rsidRPr="00BC14C2" w:rsidRDefault="00BC14C2" w:rsidP="00D17DC9">
      <w:pPr>
        <w:widowControl w:val="0"/>
        <w:autoSpaceDE w:val="0"/>
        <w:autoSpaceDN w:val="0"/>
        <w:adjustRightInd w:val="0"/>
        <w:spacing w:before="100" w:after="100"/>
        <w:ind w:left="480" w:hanging="480"/>
      </w:pPr>
      <w:r>
        <w:fldChar w:fldCharType="end"/>
      </w:r>
    </w:p>
    <w:p w14:paraId="4313237F" w14:textId="77777777" w:rsidR="006E28DC" w:rsidRDefault="006E28DC" w:rsidP="00507681"/>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ED1853" w:rsidRDefault="00ED1853" w:rsidP="00A362F7">
      <w:r>
        <w:separator/>
      </w:r>
    </w:p>
  </w:endnote>
  <w:endnote w:type="continuationSeparator" w:id="0">
    <w:p w14:paraId="6CFC188D" w14:textId="77777777" w:rsidR="00ED1853" w:rsidRDefault="00ED1853"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ED1853" w:rsidRDefault="00ED1853">
        <w:pPr>
          <w:pStyle w:val="Footer"/>
          <w:jc w:val="center"/>
        </w:pPr>
        <w:r>
          <w:fldChar w:fldCharType="begin"/>
        </w:r>
        <w:r>
          <w:instrText xml:space="preserve"> PAGE   \* MERGEFORMAT </w:instrText>
        </w:r>
        <w:r>
          <w:fldChar w:fldCharType="separate"/>
        </w:r>
        <w:r w:rsidR="005302A1">
          <w:rPr>
            <w:noProof/>
          </w:rPr>
          <w:t>4</w:t>
        </w:r>
        <w:r>
          <w:rPr>
            <w:noProof/>
          </w:rPr>
          <w:fldChar w:fldCharType="end"/>
        </w:r>
      </w:p>
    </w:sdtContent>
  </w:sdt>
  <w:p w14:paraId="04BCEBB2" w14:textId="77777777" w:rsidR="00ED1853" w:rsidRDefault="00ED185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ED1853" w:rsidRDefault="00ED1853" w:rsidP="00E95165">
        <w:pPr>
          <w:pStyle w:val="Footer"/>
          <w:jc w:val="center"/>
        </w:pPr>
        <w:r>
          <w:fldChar w:fldCharType="begin"/>
        </w:r>
        <w:r w:rsidRPr="00E95165">
          <w:instrText xml:space="preserve"> PAGE   \* MERGEFORMAT </w:instrText>
        </w:r>
        <w:r>
          <w:fldChar w:fldCharType="separate"/>
        </w:r>
        <w:r w:rsidR="005302A1">
          <w:rPr>
            <w:noProof/>
          </w:rPr>
          <w:t>3</w:t>
        </w:r>
        <w:r>
          <w:rPr>
            <w:noProof/>
          </w:rPr>
          <w:fldChar w:fldCharType="end"/>
        </w:r>
      </w:p>
    </w:sdtContent>
  </w:sdt>
  <w:p w14:paraId="4FA56F78" w14:textId="77777777" w:rsidR="00ED1853" w:rsidRDefault="00ED1853"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ED1853" w:rsidRDefault="00ED1853" w:rsidP="00A362F7">
      <w:r>
        <w:separator/>
      </w:r>
    </w:p>
  </w:footnote>
  <w:footnote w:type="continuationSeparator" w:id="0">
    <w:p w14:paraId="720B2685" w14:textId="77777777" w:rsidR="00ED1853" w:rsidRDefault="00ED1853"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ED1853" w:rsidRDefault="00ED1853"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ED1853" w:rsidRDefault="00ED1853"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mailMerge>
    <w:mainDocumentType w:val="email"/>
    <w:dataType w:val="textFile"/>
    <w:activeRecord w:val="-1"/>
    <w:odso/>
  </w:mailMerge>
  <w:defaultTabStop w:val="720"/>
  <w:evenAndOddHeaders/>
  <w:characterSpacingControl w:val="doNotCompress"/>
  <w:hdrShapeDefaults>
    <o:shapedefaults v:ext="edit" spidmax="16386"/>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363EF"/>
    <w:rsid w:val="00044070"/>
    <w:rsid w:val="00046A28"/>
    <w:rsid w:val="00051459"/>
    <w:rsid w:val="00060445"/>
    <w:rsid w:val="00063C37"/>
    <w:rsid w:val="00077B31"/>
    <w:rsid w:val="00090EE9"/>
    <w:rsid w:val="00096923"/>
    <w:rsid w:val="000A12FF"/>
    <w:rsid w:val="000A2377"/>
    <w:rsid w:val="000A33E4"/>
    <w:rsid w:val="000A6BEB"/>
    <w:rsid w:val="000D1077"/>
    <w:rsid w:val="000D74D8"/>
    <w:rsid w:val="000E1107"/>
    <w:rsid w:val="000F5388"/>
    <w:rsid w:val="001375D1"/>
    <w:rsid w:val="00145FE7"/>
    <w:rsid w:val="001539BA"/>
    <w:rsid w:val="00154E23"/>
    <w:rsid w:val="00155F9E"/>
    <w:rsid w:val="00176E5B"/>
    <w:rsid w:val="001779D8"/>
    <w:rsid w:val="00181262"/>
    <w:rsid w:val="00184154"/>
    <w:rsid w:val="001935CF"/>
    <w:rsid w:val="001D0A3F"/>
    <w:rsid w:val="001D731C"/>
    <w:rsid w:val="001E3E51"/>
    <w:rsid w:val="001E63B9"/>
    <w:rsid w:val="00200E78"/>
    <w:rsid w:val="002065DF"/>
    <w:rsid w:val="002136EB"/>
    <w:rsid w:val="002168D9"/>
    <w:rsid w:val="00231A0D"/>
    <w:rsid w:val="00232E7C"/>
    <w:rsid w:val="00241CDA"/>
    <w:rsid w:val="0025255E"/>
    <w:rsid w:val="002545FB"/>
    <w:rsid w:val="00266364"/>
    <w:rsid w:val="00292016"/>
    <w:rsid w:val="002B2CF9"/>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87A5F"/>
    <w:rsid w:val="003D0164"/>
    <w:rsid w:val="003E7D70"/>
    <w:rsid w:val="00406968"/>
    <w:rsid w:val="00412582"/>
    <w:rsid w:val="00425869"/>
    <w:rsid w:val="0044050E"/>
    <w:rsid w:val="00451F50"/>
    <w:rsid w:val="00464BA0"/>
    <w:rsid w:val="004762FF"/>
    <w:rsid w:val="004A72EC"/>
    <w:rsid w:val="004C26D4"/>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74E06"/>
    <w:rsid w:val="00575946"/>
    <w:rsid w:val="005816A6"/>
    <w:rsid w:val="005B79A5"/>
    <w:rsid w:val="005C2E39"/>
    <w:rsid w:val="005D3157"/>
    <w:rsid w:val="005D40CB"/>
    <w:rsid w:val="005D602E"/>
    <w:rsid w:val="005F02B4"/>
    <w:rsid w:val="005F1042"/>
    <w:rsid w:val="006147AD"/>
    <w:rsid w:val="006161B0"/>
    <w:rsid w:val="00634747"/>
    <w:rsid w:val="00634C7E"/>
    <w:rsid w:val="00655054"/>
    <w:rsid w:val="00670FC1"/>
    <w:rsid w:val="006714D6"/>
    <w:rsid w:val="006748D6"/>
    <w:rsid w:val="00675E28"/>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6197"/>
    <w:rsid w:val="007626A1"/>
    <w:rsid w:val="00765CD6"/>
    <w:rsid w:val="00766DFC"/>
    <w:rsid w:val="00771D41"/>
    <w:rsid w:val="00787034"/>
    <w:rsid w:val="007917E5"/>
    <w:rsid w:val="00797787"/>
    <w:rsid w:val="007A5D05"/>
    <w:rsid w:val="007B695D"/>
    <w:rsid w:val="007C0F87"/>
    <w:rsid w:val="007E461D"/>
    <w:rsid w:val="007E465E"/>
    <w:rsid w:val="00811C45"/>
    <w:rsid w:val="008200D3"/>
    <w:rsid w:val="00837DFB"/>
    <w:rsid w:val="00840031"/>
    <w:rsid w:val="008436AC"/>
    <w:rsid w:val="008445BE"/>
    <w:rsid w:val="00865920"/>
    <w:rsid w:val="00872AE7"/>
    <w:rsid w:val="00895982"/>
    <w:rsid w:val="008C3E22"/>
    <w:rsid w:val="008D29A3"/>
    <w:rsid w:val="008E0BEA"/>
    <w:rsid w:val="008F295D"/>
    <w:rsid w:val="008F3527"/>
    <w:rsid w:val="009050CE"/>
    <w:rsid w:val="009172CF"/>
    <w:rsid w:val="00920F1D"/>
    <w:rsid w:val="0093181D"/>
    <w:rsid w:val="00954602"/>
    <w:rsid w:val="00960D78"/>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37B5D"/>
    <w:rsid w:val="00A40DE2"/>
    <w:rsid w:val="00A4145D"/>
    <w:rsid w:val="00A415D4"/>
    <w:rsid w:val="00A4385B"/>
    <w:rsid w:val="00A64172"/>
    <w:rsid w:val="00A72762"/>
    <w:rsid w:val="00A87CA6"/>
    <w:rsid w:val="00A91311"/>
    <w:rsid w:val="00AB3A96"/>
    <w:rsid w:val="00AB4A66"/>
    <w:rsid w:val="00AB6F03"/>
    <w:rsid w:val="00AC7A5E"/>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1BD5"/>
    <w:rsid w:val="00C05ED5"/>
    <w:rsid w:val="00C4070E"/>
    <w:rsid w:val="00C432BE"/>
    <w:rsid w:val="00C640AA"/>
    <w:rsid w:val="00C77C23"/>
    <w:rsid w:val="00C95EA3"/>
    <w:rsid w:val="00C97988"/>
    <w:rsid w:val="00CB2929"/>
    <w:rsid w:val="00CB34CC"/>
    <w:rsid w:val="00CC51DD"/>
    <w:rsid w:val="00CD3999"/>
    <w:rsid w:val="00CE2595"/>
    <w:rsid w:val="00D17DC9"/>
    <w:rsid w:val="00D220AB"/>
    <w:rsid w:val="00D271A1"/>
    <w:rsid w:val="00D31092"/>
    <w:rsid w:val="00D35A20"/>
    <w:rsid w:val="00D373CC"/>
    <w:rsid w:val="00D42D4C"/>
    <w:rsid w:val="00D44992"/>
    <w:rsid w:val="00D46522"/>
    <w:rsid w:val="00D77AD4"/>
    <w:rsid w:val="00DA4024"/>
    <w:rsid w:val="00DD72E5"/>
    <w:rsid w:val="00E14ACF"/>
    <w:rsid w:val="00E33F77"/>
    <w:rsid w:val="00E36AEA"/>
    <w:rsid w:val="00E429B2"/>
    <w:rsid w:val="00E50794"/>
    <w:rsid w:val="00E61648"/>
    <w:rsid w:val="00E61B9A"/>
    <w:rsid w:val="00E74D07"/>
    <w:rsid w:val="00E77F4F"/>
    <w:rsid w:val="00E842FC"/>
    <w:rsid w:val="00E95165"/>
    <w:rsid w:val="00EB198A"/>
    <w:rsid w:val="00EB59A8"/>
    <w:rsid w:val="00EB6B87"/>
    <w:rsid w:val="00EB7652"/>
    <w:rsid w:val="00ED1853"/>
    <w:rsid w:val="00F045DF"/>
    <w:rsid w:val="00F06513"/>
    <w:rsid w:val="00F06897"/>
    <w:rsid w:val="00F121DF"/>
    <w:rsid w:val="00F1445E"/>
    <w:rsid w:val="00F23E09"/>
    <w:rsid w:val="00F378C2"/>
    <w:rsid w:val="00F51148"/>
    <w:rsid w:val="00F54779"/>
    <w:rsid w:val="00F5531A"/>
    <w:rsid w:val="00F6227A"/>
    <w:rsid w:val="00F649AD"/>
    <w:rsid w:val="00F70C02"/>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6"/>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urveball.yoavram.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yoavram/curveball"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customXml" Target="../../customXml/item2.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SIST02.XSL" StyleName="SIST02"/>
</file>

<file path=customXml/item2.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711FF18-5656-480B-9BA0-5A1D050262B7}">
  <ds:schemaRefs>
    <ds:schemaRef ds:uri="http://schemas.openxmlformats.org/officeDocument/2006/bibliography"/>
  </ds:schemaRefs>
</ds:datastoreItem>
</file>

<file path=customXml/itemProps2.xml><?xml version="1.0" encoding="utf-8"?>
<ds:datastoreItem xmlns:ds="http://schemas.openxmlformats.org/officeDocument/2006/customXml" ds:itemID="{3A97245F-5B89-49ED-A962-EF110B583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TotalTime>
  <Pages>18</Pages>
  <Words>19840</Words>
  <Characters>99203</Characters>
  <Application>Microsoft Office Word</Application>
  <DocSecurity>0</DocSecurity>
  <Lines>826</Lines>
  <Paragraphs>23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188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13</cp:revision>
  <cp:lastPrinted>2015-07-23T12:55:00Z</cp:lastPrinted>
  <dcterms:created xsi:type="dcterms:W3CDTF">2016-01-04T10:32:00Z</dcterms:created>
  <dcterms:modified xsi:type="dcterms:W3CDTF">2016-01-04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